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BFBFBF" w:themeColor="background1" w:themeShade="BF"/>
  <w:body>
    <w:p w14:paraId="4FBDB4A8" w14:textId="77777777" w:rsidR="00891E24" w:rsidRPr="00316E31" w:rsidRDefault="00891E24" w:rsidP="00C3045C">
      <w:pPr>
        <w:spacing w:line="240" w:lineRule="auto"/>
        <w:jc w:val="center"/>
        <w:rPr>
          <w:rFonts w:asciiTheme="majorBidi" w:hAnsiTheme="majorBidi" w:cstheme="majorBidi"/>
          <w:b/>
          <w:bCs/>
          <w:sz w:val="26"/>
          <w:szCs w:val="26"/>
        </w:rPr>
      </w:pPr>
      <w:r w:rsidRPr="00316E31">
        <w:rPr>
          <w:rFonts w:asciiTheme="majorBidi" w:hAnsiTheme="majorBidi" w:cstheme="majorBidi"/>
          <w:b/>
          <w:bCs/>
          <w:sz w:val="26"/>
          <w:szCs w:val="26"/>
        </w:rPr>
        <w:t>Man and Woman in Christ Core Seminar</w:t>
      </w:r>
    </w:p>
    <w:p w14:paraId="11966BC0" w14:textId="0F260710" w:rsidR="00891E24" w:rsidRPr="00316E31" w:rsidRDefault="00891E24" w:rsidP="00C3045C">
      <w:pPr>
        <w:spacing w:line="240" w:lineRule="auto"/>
        <w:jc w:val="center"/>
        <w:rPr>
          <w:rFonts w:asciiTheme="majorBidi" w:hAnsiTheme="majorBidi" w:cstheme="majorBidi"/>
          <w:b/>
          <w:bCs/>
          <w:sz w:val="26"/>
          <w:szCs w:val="26"/>
        </w:rPr>
      </w:pPr>
      <w:r w:rsidRPr="00316E31">
        <w:rPr>
          <w:rFonts w:asciiTheme="majorBidi" w:hAnsiTheme="majorBidi" w:cstheme="majorBidi"/>
          <w:b/>
          <w:bCs/>
          <w:sz w:val="26"/>
          <w:szCs w:val="26"/>
        </w:rPr>
        <w:t>Week 5 – Man and Woman in the Modern World</w:t>
      </w:r>
    </w:p>
    <w:p w14:paraId="52B05202" w14:textId="77777777" w:rsidR="00891E24" w:rsidRPr="00316E31" w:rsidRDefault="00891E24" w:rsidP="00C3045C">
      <w:pPr>
        <w:spacing w:line="240" w:lineRule="auto"/>
        <w:rPr>
          <w:rFonts w:asciiTheme="majorBidi" w:hAnsiTheme="majorBidi" w:cstheme="majorBidi"/>
          <w:b/>
          <w:bCs/>
          <w:sz w:val="26"/>
          <w:szCs w:val="26"/>
        </w:rPr>
      </w:pPr>
      <w:r w:rsidRPr="00316E31">
        <w:rPr>
          <w:rFonts w:asciiTheme="majorBidi" w:hAnsiTheme="majorBidi" w:cstheme="majorBidi"/>
          <w:b/>
          <w:bCs/>
          <w:sz w:val="26"/>
          <w:szCs w:val="26"/>
        </w:rPr>
        <w:t xml:space="preserve">Introduction </w:t>
      </w:r>
    </w:p>
    <w:p w14:paraId="180A94B8" w14:textId="65A203AB" w:rsidR="00C76E51" w:rsidRPr="00316E31" w:rsidRDefault="00E313EB" w:rsidP="00C3045C">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n Titus 2:5, the apostle Paul instructs older women to teach younger women, among other things, to be “working at home.” </w:t>
      </w:r>
      <w:r w:rsidR="007E7ED9" w:rsidRPr="00316E31">
        <w:rPr>
          <w:rFonts w:asciiTheme="majorBidi" w:hAnsiTheme="majorBidi" w:cstheme="majorBidi"/>
          <w:sz w:val="26"/>
          <w:szCs w:val="26"/>
        </w:rPr>
        <w:t xml:space="preserve">For modern </w:t>
      </w:r>
      <w:r w:rsidR="0007214F" w:rsidRPr="00316E31">
        <w:rPr>
          <w:rFonts w:asciiTheme="majorBidi" w:hAnsiTheme="majorBidi" w:cstheme="majorBidi"/>
          <w:sz w:val="26"/>
          <w:szCs w:val="26"/>
        </w:rPr>
        <w:t xml:space="preserve">women, this raises a slew of questions. </w:t>
      </w:r>
      <w:r w:rsidR="00E33B01" w:rsidRPr="00316E31">
        <w:rPr>
          <w:rFonts w:asciiTheme="majorBidi" w:hAnsiTheme="majorBidi" w:cstheme="majorBidi"/>
          <w:sz w:val="26"/>
          <w:szCs w:val="26"/>
        </w:rPr>
        <w:t xml:space="preserve">Does this mean a woman shouldn’t work outside the home? Some have said so. </w:t>
      </w:r>
      <w:r w:rsidR="00B40737" w:rsidRPr="00316E31">
        <w:rPr>
          <w:rFonts w:asciiTheme="majorBidi" w:hAnsiTheme="majorBidi" w:cstheme="majorBidi"/>
          <w:sz w:val="26"/>
          <w:szCs w:val="26"/>
        </w:rPr>
        <w:t xml:space="preserve">Whether inside or outside the home, what counts as work? </w:t>
      </w:r>
      <w:r w:rsidR="007C4C2D" w:rsidRPr="00316E31">
        <w:rPr>
          <w:rFonts w:asciiTheme="majorBidi" w:hAnsiTheme="majorBidi" w:cstheme="majorBidi"/>
          <w:sz w:val="26"/>
          <w:szCs w:val="26"/>
        </w:rPr>
        <w:t>What does this</w:t>
      </w:r>
      <w:r w:rsidR="0063201F" w:rsidRPr="00316E31">
        <w:rPr>
          <w:rFonts w:asciiTheme="majorBidi" w:hAnsiTheme="majorBidi" w:cstheme="majorBidi"/>
          <w:sz w:val="26"/>
          <w:szCs w:val="26"/>
        </w:rPr>
        <w:t xml:space="preserve"> phrase mean if you’re single or widowed? </w:t>
      </w:r>
      <w:r w:rsidR="00C3045C" w:rsidRPr="00316E31">
        <w:rPr>
          <w:rFonts w:asciiTheme="majorBidi" w:hAnsiTheme="majorBidi" w:cstheme="majorBidi"/>
          <w:sz w:val="26"/>
          <w:szCs w:val="26"/>
        </w:rPr>
        <w:t xml:space="preserve">What does it mean </w:t>
      </w:r>
      <w:r w:rsidR="00730AD5" w:rsidRPr="00316E31">
        <w:rPr>
          <w:rFonts w:asciiTheme="majorBidi" w:hAnsiTheme="majorBidi" w:cstheme="majorBidi"/>
          <w:sz w:val="26"/>
          <w:szCs w:val="26"/>
        </w:rPr>
        <w:t>i</w:t>
      </w:r>
      <w:r w:rsidR="0063201F" w:rsidRPr="00316E31">
        <w:rPr>
          <w:rFonts w:asciiTheme="majorBidi" w:hAnsiTheme="majorBidi" w:cstheme="majorBidi"/>
          <w:sz w:val="26"/>
          <w:szCs w:val="26"/>
        </w:rPr>
        <w:t>f you live alone?</w:t>
      </w:r>
      <w:r w:rsidR="00EB2609" w:rsidRPr="00316E31">
        <w:rPr>
          <w:rFonts w:asciiTheme="majorBidi" w:hAnsiTheme="majorBidi" w:cstheme="majorBidi"/>
          <w:sz w:val="26"/>
          <w:szCs w:val="26"/>
        </w:rPr>
        <w:t xml:space="preserve"> Or what about remote work?</w:t>
      </w:r>
      <w:r w:rsidR="009E2195" w:rsidRPr="00316E31">
        <w:rPr>
          <w:rFonts w:asciiTheme="majorBidi" w:hAnsiTheme="majorBidi" w:cstheme="majorBidi"/>
          <w:sz w:val="26"/>
          <w:szCs w:val="26"/>
        </w:rPr>
        <w:t xml:space="preserve"> Does that count as “working at home”?</w:t>
      </w:r>
    </w:p>
    <w:p w14:paraId="699BDDD5" w14:textId="63F02068" w:rsidR="00C65958" w:rsidRPr="00316E31" w:rsidRDefault="00C76E51" w:rsidP="00B82074">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Or consider the valiant woman of Proverbs 31, </w:t>
      </w:r>
      <w:r w:rsidR="00FC7B83" w:rsidRPr="00316E31">
        <w:rPr>
          <w:rFonts w:asciiTheme="majorBidi" w:hAnsiTheme="majorBidi" w:cstheme="majorBidi"/>
          <w:sz w:val="26"/>
          <w:szCs w:val="26"/>
        </w:rPr>
        <w:t xml:space="preserve">the Bible’s fullest portrayal of an ideal wife. </w:t>
      </w:r>
      <w:r w:rsidR="00CD0A42" w:rsidRPr="00316E31">
        <w:rPr>
          <w:rFonts w:asciiTheme="majorBidi" w:hAnsiTheme="majorBidi" w:cstheme="majorBidi"/>
          <w:sz w:val="26"/>
          <w:szCs w:val="26"/>
        </w:rPr>
        <w:t xml:space="preserve">Proverbs 31:13 </w:t>
      </w:r>
      <w:r w:rsidR="000E18C1" w:rsidRPr="00316E31">
        <w:rPr>
          <w:rFonts w:asciiTheme="majorBidi" w:hAnsiTheme="majorBidi" w:cstheme="majorBidi"/>
          <w:sz w:val="26"/>
          <w:szCs w:val="26"/>
        </w:rPr>
        <w:t xml:space="preserve">tells us, “She seeks wool and flax, and works with willing hands.” </w:t>
      </w:r>
      <w:r w:rsidR="008E63C4" w:rsidRPr="00316E31">
        <w:rPr>
          <w:rFonts w:asciiTheme="majorBidi" w:hAnsiTheme="majorBidi" w:cstheme="majorBidi"/>
          <w:sz w:val="26"/>
          <w:szCs w:val="26"/>
        </w:rPr>
        <w:t xml:space="preserve">Meaning, she obtains raw materials and then turns them into clothing for her whole family. </w:t>
      </w:r>
      <w:r w:rsidR="000E18C1" w:rsidRPr="00316E31">
        <w:rPr>
          <w:rFonts w:asciiTheme="majorBidi" w:hAnsiTheme="majorBidi" w:cstheme="majorBidi"/>
          <w:sz w:val="26"/>
          <w:szCs w:val="26"/>
        </w:rPr>
        <w:t xml:space="preserve">What does this have to say to a modern mother who lives in a world where virtually all clothes are purchased rather than made by hand at home? </w:t>
      </w:r>
      <w:r w:rsidR="001A4079" w:rsidRPr="00316E31">
        <w:rPr>
          <w:rFonts w:asciiTheme="majorBidi" w:hAnsiTheme="majorBidi" w:cstheme="majorBidi"/>
          <w:sz w:val="26"/>
          <w:szCs w:val="26"/>
        </w:rPr>
        <w:t>Should a modern mo</w:t>
      </w:r>
      <w:r w:rsidR="00976E18" w:rsidRPr="00316E31">
        <w:rPr>
          <w:rFonts w:asciiTheme="majorBidi" w:hAnsiTheme="majorBidi" w:cstheme="majorBidi"/>
          <w:sz w:val="26"/>
          <w:szCs w:val="26"/>
        </w:rPr>
        <w:t>ther refuse to buy anything and make it all by hand instead?</w:t>
      </w:r>
    </w:p>
    <w:p w14:paraId="138C73D0" w14:textId="77777777" w:rsidR="00D026EB" w:rsidRPr="00316E31" w:rsidRDefault="005A0FA0"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In the western world, the past five hundred years, and especially the past two hundred years, have brought a series of cultural transformations. H</w:t>
      </w:r>
      <w:r w:rsidR="00723D32" w:rsidRPr="00316E31">
        <w:rPr>
          <w:rFonts w:asciiTheme="majorBidi" w:hAnsiTheme="majorBidi" w:cstheme="majorBidi"/>
          <w:sz w:val="26"/>
          <w:szCs w:val="26"/>
        </w:rPr>
        <w:t xml:space="preserve">ow </w:t>
      </w:r>
      <w:r w:rsidR="008C0894" w:rsidRPr="00316E31">
        <w:rPr>
          <w:rFonts w:asciiTheme="majorBidi" w:hAnsiTheme="majorBidi" w:cstheme="majorBidi"/>
          <w:sz w:val="26"/>
          <w:szCs w:val="26"/>
        </w:rPr>
        <w:t xml:space="preserve">we produce and consume, how we earn our livings and what we do with those livings, </w:t>
      </w:r>
      <w:r w:rsidR="00A4615F" w:rsidRPr="00316E31">
        <w:rPr>
          <w:rFonts w:asciiTheme="majorBidi" w:hAnsiTheme="majorBidi" w:cstheme="majorBidi"/>
          <w:sz w:val="26"/>
          <w:szCs w:val="26"/>
        </w:rPr>
        <w:t>how we form households, and much more</w:t>
      </w:r>
      <w:r w:rsidRPr="00316E31">
        <w:rPr>
          <w:rFonts w:asciiTheme="majorBidi" w:hAnsiTheme="majorBidi" w:cstheme="majorBidi"/>
          <w:sz w:val="26"/>
          <w:szCs w:val="26"/>
        </w:rPr>
        <w:t xml:space="preserve">. These transformations </w:t>
      </w:r>
      <w:r w:rsidR="00A4615F" w:rsidRPr="00316E31">
        <w:rPr>
          <w:rFonts w:asciiTheme="majorBidi" w:hAnsiTheme="majorBidi" w:cstheme="majorBidi"/>
          <w:sz w:val="26"/>
          <w:szCs w:val="26"/>
        </w:rPr>
        <w:t xml:space="preserve">have </w:t>
      </w:r>
      <w:r w:rsidR="00727667" w:rsidRPr="00316E31">
        <w:rPr>
          <w:rFonts w:asciiTheme="majorBidi" w:hAnsiTheme="majorBidi" w:cstheme="majorBidi"/>
          <w:sz w:val="26"/>
          <w:szCs w:val="26"/>
        </w:rPr>
        <w:t xml:space="preserve">created a world vastly different from </w:t>
      </w:r>
      <w:r w:rsidR="00740B6C" w:rsidRPr="00316E31">
        <w:rPr>
          <w:rFonts w:asciiTheme="majorBidi" w:hAnsiTheme="majorBidi" w:cstheme="majorBidi"/>
          <w:sz w:val="26"/>
          <w:szCs w:val="26"/>
        </w:rPr>
        <w:t xml:space="preserve">any of the cultures in which and to which the biblical books were written. </w:t>
      </w:r>
    </w:p>
    <w:p w14:paraId="274783ED" w14:textId="13C0C9B4" w:rsidR="00485C3F" w:rsidRPr="00316E31" w:rsidRDefault="00D026EB"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n order to apply the Bible’s teaching </w:t>
      </w:r>
      <w:r w:rsidR="00485C3F" w:rsidRPr="00316E31">
        <w:rPr>
          <w:rFonts w:asciiTheme="majorBidi" w:hAnsiTheme="majorBidi" w:cstheme="majorBidi"/>
          <w:sz w:val="26"/>
          <w:szCs w:val="26"/>
        </w:rPr>
        <w:t xml:space="preserve">about men and women </w:t>
      </w:r>
      <w:r w:rsidRPr="00316E31">
        <w:rPr>
          <w:rFonts w:asciiTheme="majorBidi" w:hAnsiTheme="majorBidi" w:cstheme="majorBidi"/>
          <w:sz w:val="26"/>
          <w:szCs w:val="26"/>
        </w:rPr>
        <w:t>skillfully, we need to not only understand the text and its original context. We also need to understand the ever-changing world we live in. We need to question what we take for granted today, what our world treats as normal. Much of what we take</w:t>
      </w:r>
      <w:r w:rsidR="00B70BED" w:rsidRPr="00316E31">
        <w:rPr>
          <w:rFonts w:asciiTheme="majorBidi" w:hAnsiTheme="majorBidi" w:cstheme="majorBidi"/>
          <w:sz w:val="26"/>
          <w:szCs w:val="26"/>
        </w:rPr>
        <w:t xml:space="preserve"> for granted </w:t>
      </w:r>
      <w:r w:rsidRPr="00316E31">
        <w:rPr>
          <w:rFonts w:asciiTheme="majorBidi" w:hAnsiTheme="majorBidi" w:cstheme="majorBidi"/>
          <w:sz w:val="26"/>
          <w:szCs w:val="26"/>
        </w:rPr>
        <w:t xml:space="preserve">as the </w:t>
      </w:r>
      <w:r w:rsidR="00317FDE" w:rsidRPr="00316E31">
        <w:rPr>
          <w:rFonts w:asciiTheme="majorBidi" w:hAnsiTheme="majorBidi" w:cstheme="majorBidi"/>
          <w:sz w:val="26"/>
          <w:szCs w:val="26"/>
        </w:rPr>
        <w:t xml:space="preserve">way things naturally are is in fact a radical departure from any ways any other human beings have ever lived. </w:t>
      </w:r>
      <w:r w:rsidR="004D4069">
        <w:rPr>
          <w:rFonts w:asciiTheme="majorBidi" w:hAnsiTheme="majorBidi" w:cstheme="majorBidi"/>
          <w:sz w:val="26"/>
          <w:szCs w:val="26"/>
        </w:rPr>
        <w:t xml:space="preserve">In a nutshell, the whole point of this class is to show how both “work” and “home” have radically changed in the past five hundred years. </w:t>
      </w:r>
    </w:p>
    <w:p w14:paraId="25A557A0" w14:textId="5604D07F" w:rsidR="00B82074" w:rsidRPr="00316E31" w:rsidRDefault="008865F0"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So, in this class, we’re going to consider </w:t>
      </w:r>
      <w:r w:rsidR="00485C3F" w:rsidRPr="00316E31">
        <w:rPr>
          <w:rFonts w:asciiTheme="majorBidi" w:hAnsiTheme="majorBidi" w:cstheme="majorBidi"/>
          <w:sz w:val="26"/>
          <w:szCs w:val="26"/>
        </w:rPr>
        <w:t>f</w:t>
      </w:r>
      <w:r w:rsidR="00795B3D" w:rsidRPr="00316E31">
        <w:rPr>
          <w:rFonts w:asciiTheme="majorBidi" w:hAnsiTheme="majorBidi" w:cstheme="majorBidi"/>
          <w:sz w:val="26"/>
          <w:szCs w:val="26"/>
        </w:rPr>
        <w:t>our</w:t>
      </w:r>
      <w:r w:rsidR="00485C3F" w:rsidRPr="00316E31">
        <w:rPr>
          <w:rFonts w:asciiTheme="majorBidi" w:hAnsiTheme="majorBidi" w:cstheme="majorBidi"/>
          <w:sz w:val="26"/>
          <w:szCs w:val="26"/>
        </w:rPr>
        <w:t xml:space="preserve"> </w:t>
      </w:r>
      <w:r w:rsidR="005E552B" w:rsidRPr="00316E31">
        <w:rPr>
          <w:rFonts w:asciiTheme="majorBidi" w:hAnsiTheme="majorBidi" w:cstheme="majorBidi"/>
          <w:sz w:val="26"/>
          <w:szCs w:val="26"/>
        </w:rPr>
        <w:t xml:space="preserve">crucial ways our world has changed, </w:t>
      </w:r>
      <w:r w:rsidR="007C1EA7" w:rsidRPr="00316E31">
        <w:rPr>
          <w:rFonts w:asciiTheme="majorBidi" w:hAnsiTheme="majorBidi" w:cstheme="majorBidi"/>
          <w:sz w:val="26"/>
          <w:szCs w:val="26"/>
        </w:rPr>
        <w:t xml:space="preserve">briefly take stock of where we are now, and </w:t>
      </w:r>
      <w:r w:rsidR="003D2534" w:rsidRPr="00316E31">
        <w:rPr>
          <w:rFonts w:asciiTheme="majorBidi" w:hAnsiTheme="majorBidi" w:cstheme="majorBidi"/>
          <w:sz w:val="26"/>
          <w:szCs w:val="26"/>
        </w:rPr>
        <w:t xml:space="preserve">then reflect on ways we can wisely respond to each of these changes. </w:t>
      </w:r>
      <w:r w:rsidR="00B75B6B" w:rsidRPr="00316E31">
        <w:rPr>
          <w:rFonts w:asciiTheme="majorBidi" w:hAnsiTheme="majorBidi" w:cstheme="majorBidi"/>
          <w:sz w:val="26"/>
          <w:szCs w:val="26"/>
        </w:rPr>
        <w:t>This class is going to be a whirlwind tour of huge</w:t>
      </w:r>
      <w:r w:rsidR="00890594" w:rsidRPr="00316E31">
        <w:rPr>
          <w:rFonts w:asciiTheme="majorBidi" w:hAnsiTheme="majorBidi" w:cstheme="majorBidi"/>
          <w:sz w:val="26"/>
          <w:szCs w:val="26"/>
        </w:rPr>
        <w:t xml:space="preserve"> historical</w:t>
      </w:r>
      <w:r w:rsidR="00B75B6B" w:rsidRPr="00316E31">
        <w:rPr>
          <w:rFonts w:asciiTheme="majorBidi" w:hAnsiTheme="majorBidi" w:cstheme="majorBidi"/>
          <w:sz w:val="26"/>
          <w:szCs w:val="26"/>
        </w:rPr>
        <w:t xml:space="preserve"> changes i</w:t>
      </w:r>
      <w:r w:rsidR="00B94A90" w:rsidRPr="00316E31">
        <w:rPr>
          <w:rFonts w:asciiTheme="majorBidi" w:hAnsiTheme="majorBidi" w:cstheme="majorBidi"/>
          <w:sz w:val="26"/>
          <w:szCs w:val="26"/>
        </w:rPr>
        <w:t xml:space="preserve">n </w:t>
      </w:r>
      <w:r w:rsidR="00802CDD" w:rsidRPr="00316E31">
        <w:rPr>
          <w:rFonts w:asciiTheme="majorBidi" w:hAnsiTheme="majorBidi" w:cstheme="majorBidi"/>
          <w:sz w:val="26"/>
          <w:szCs w:val="26"/>
        </w:rPr>
        <w:t xml:space="preserve">technology, the economy, </w:t>
      </w:r>
      <w:r w:rsidR="00B05713" w:rsidRPr="00316E31">
        <w:rPr>
          <w:rFonts w:asciiTheme="majorBidi" w:hAnsiTheme="majorBidi" w:cstheme="majorBidi"/>
          <w:sz w:val="26"/>
          <w:szCs w:val="26"/>
        </w:rPr>
        <w:t xml:space="preserve">and society-wide </w:t>
      </w:r>
      <w:r w:rsidR="00E3654C" w:rsidRPr="00316E31">
        <w:rPr>
          <w:rFonts w:asciiTheme="majorBidi" w:hAnsiTheme="majorBidi" w:cstheme="majorBidi"/>
          <w:sz w:val="26"/>
          <w:szCs w:val="26"/>
        </w:rPr>
        <w:t>patterns of how men and women relate, so buckle up!</w:t>
      </w:r>
      <w:r w:rsidR="00FD2ADB">
        <w:rPr>
          <w:rFonts w:asciiTheme="majorBidi" w:hAnsiTheme="majorBidi" w:cstheme="majorBidi"/>
          <w:sz w:val="26"/>
          <w:szCs w:val="26"/>
        </w:rPr>
        <w:t xml:space="preserve"> </w:t>
      </w:r>
      <w:r w:rsidR="003A199E" w:rsidRPr="00316E31">
        <w:rPr>
          <w:rFonts w:asciiTheme="majorBidi" w:hAnsiTheme="majorBidi" w:cstheme="majorBidi"/>
          <w:sz w:val="26"/>
          <w:szCs w:val="26"/>
        </w:rPr>
        <w:br/>
      </w:r>
    </w:p>
    <w:p w14:paraId="0BDDA65C" w14:textId="61B85684" w:rsidR="00E4779E" w:rsidRPr="00316E31" w:rsidRDefault="00E4779E" w:rsidP="005A0FA0">
      <w:pPr>
        <w:spacing w:line="240" w:lineRule="auto"/>
        <w:rPr>
          <w:rFonts w:asciiTheme="majorBidi" w:hAnsiTheme="majorBidi" w:cstheme="majorBidi"/>
          <w:b/>
          <w:bCs/>
          <w:sz w:val="26"/>
          <w:szCs w:val="26"/>
        </w:rPr>
      </w:pPr>
      <w:r w:rsidRPr="00316E31">
        <w:rPr>
          <w:rFonts w:asciiTheme="majorBidi" w:hAnsiTheme="majorBidi" w:cstheme="majorBidi"/>
          <w:b/>
          <w:bCs/>
          <w:sz w:val="26"/>
          <w:szCs w:val="26"/>
        </w:rPr>
        <w:t xml:space="preserve">I. </w:t>
      </w:r>
      <w:r w:rsidR="00CB4007" w:rsidRPr="00316E31">
        <w:rPr>
          <w:rFonts w:asciiTheme="majorBidi" w:hAnsiTheme="majorBidi" w:cstheme="majorBidi"/>
          <w:b/>
          <w:bCs/>
          <w:sz w:val="26"/>
          <w:szCs w:val="26"/>
        </w:rPr>
        <w:t>F</w:t>
      </w:r>
      <w:r w:rsidR="006D2D5D" w:rsidRPr="00316E31">
        <w:rPr>
          <w:rFonts w:asciiTheme="majorBidi" w:hAnsiTheme="majorBidi" w:cstheme="majorBidi"/>
          <w:b/>
          <w:bCs/>
          <w:sz w:val="26"/>
          <w:szCs w:val="26"/>
        </w:rPr>
        <w:t>our</w:t>
      </w:r>
      <w:r w:rsidR="00CB4007" w:rsidRPr="00316E31">
        <w:rPr>
          <w:rFonts w:asciiTheme="majorBidi" w:hAnsiTheme="majorBidi" w:cstheme="majorBidi"/>
          <w:b/>
          <w:bCs/>
          <w:sz w:val="26"/>
          <w:szCs w:val="26"/>
        </w:rPr>
        <w:t xml:space="preserve"> Ways the World </w:t>
      </w:r>
      <w:r w:rsidR="00AD1985" w:rsidRPr="00316E31">
        <w:rPr>
          <w:rFonts w:asciiTheme="majorBidi" w:hAnsiTheme="majorBidi" w:cstheme="majorBidi"/>
          <w:b/>
          <w:bCs/>
          <w:sz w:val="26"/>
          <w:szCs w:val="26"/>
        </w:rPr>
        <w:t>H</w:t>
      </w:r>
      <w:r w:rsidR="00CB4007" w:rsidRPr="00316E31">
        <w:rPr>
          <w:rFonts w:asciiTheme="majorBidi" w:hAnsiTheme="majorBidi" w:cstheme="majorBidi"/>
          <w:b/>
          <w:bCs/>
          <w:sz w:val="26"/>
          <w:szCs w:val="26"/>
        </w:rPr>
        <w:t>as Changed</w:t>
      </w:r>
    </w:p>
    <w:p w14:paraId="0B765E22" w14:textId="7EA7BF3E" w:rsidR="00CB4007" w:rsidRPr="00316E31" w:rsidRDefault="008109B1"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n this section, when I say “the world,” </w:t>
      </w:r>
      <w:r w:rsidR="00CD7AA4" w:rsidRPr="00316E31">
        <w:rPr>
          <w:rFonts w:asciiTheme="majorBidi" w:hAnsiTheme="majorBidi" w:cstheme="majorBidi"/>
          <w:sz w:val="26"/>
          <w:szCs w:val="26"/>
        </w:rPr>
        <w:t>I mean primarily the region of the world we call “the West”: roughly, Western Europe and North America</w:t>
      </w:r>
      <w:r w:rsidR="002700C9" w:rsidRPr="00316E31">
        <w:rPr>
          <w:rFonts w:asciiTheme="majorBidi" w:hAnsiTheme="majorBidi" w:cstheme="majorBidi"/>
          <w:sz w:val="26"/>
          <w:szCs w:val="26"/>
        </w:rPr>
        <w:t xml:space="preserve">. Though, increasingly, </w:t>
      </w:r>
      <w:r w:rsidR="00E11077" w:rsidRPr="00316E31">
        <w:rPr>
          <w:rFonts w:asciiTheme="majorBidi" w:hAnsiTheme="majorBidi" w:cstheme="majorBidi"/>
          <w:sz w:val="26"/>
          <w:szCs w:val="26"/>
        </w:rPr>
        <w:t xml:space="preserve">most of these trends are global phenomena. </w:t>
      </w:r>
      <w:r w:rsidR="00FA0B06" w:rsidRPr="00316E31">
        <w:rPr>
          <w:rFonts w:asciiTheme="majorBidi" w:hAnsiTheme="majorBidi" w:cstheme="majorBidi"/>
          <w:sz w:val="26"/>
          <w:szCs w:val="26"/>
        </w:rPr>
        <w:t>Here then are five change</w:t>
      </w:r>
      <w:r w:rsidR="001028C2" w:rsidRPr="00316E31">
        <w:rPr>
          <w:rFonts w:asciiTheme="majorBidi" w:hAnsiTheme="majorBidi" w:cstheme="majorBidi"/>
          <w:sz w:val="26"/>
          <w:szCs w:val="26"/>
        </w:rPr>
        <w:t>s that have taken place over the past several centuries</w:t>
      </w:r>
      <w:r w:rsidR="00E460FC">
        <w:rPr>
          <w:rFonts w:asciiTheme="majorBidi" w:hAnsiTheme="majorBidi" w:cstheme="majorBidi"/>
          <w:sz w:val="26"/>
          <w:szCs w:val="26"/>
        </w:rPr>
        <w:t>.</w:t>
      </w:r>
      <w:r w:rsidR="00D83B74" w:rsidRPr="00316E31">
        <w:rPr>
          <w:rFonts w:asciiTheme="majorBidi" w:hAnsiTheme="majorBidi" w:cstheme="majorBidi"/>
          <w:sz w:val="26"/>
          <w:szCs w:val="26"/>
        </w:rPr>
        <w:t xml:space="preserve"> </w:t>
      </w:r>
      <w:r w:rsidR="00E460FC">
        <w:rPr>
          <w:rFonts w:asciiTheme="majorBidi" w:hAnsiTheme="majorBidi" w:cstheme="majorBidi"/>
          <w:sz w:val="26"/>
          <w:szCs w:val="26"/>
        </w:rPr>
        <w:t>S</w:t>
      </w:r>
      <w:r w:rsidR="00E84727" w:rsidRPr="00316E31">
        <w:rPr>
          <w:rFonts w:asciiTheme="majorBidi" w:hAnsiTheme="majorBidi" w:cstheme="majorBidi"/>
          <w:sz w:val="26"/>
          <w:szCs w:val="26"/>
        </w:rPr>
        <w:t>ome</w:t>
      </w:r>
      <w:r w:rsidR="00D83B74" w:rsidRPr="00316E31">
        <w:rPr>
          <w:rFonts w:asciiTheme="majorBidi" w:hAnsiTheme="majorBidi" w:cstheme="majorBidi"/>
          <w:sz w:val="26"/>
          <w:szCs w:val="26"/>
        </w:rPr>
        <w:t xml:space="preserve"> of them have </w:t>
      </w:r>
      <w:r w:rsidR="00E84727" w:rsidRPr="00316E31">
        <w:rPr>
          <w:rFonts w:asciiTheme="majorBidi" w:hAnsiTheme="majorBidi" w:cstheme="majorBidi"/>
          <w:sz w:val="26"/>
          <w:szCs w:val="26"/>
        </w:rPr>
        <w:t xml:space="preserve">rapidly accelerated in the past hundred years, or even fifty. </w:t>
      </w:r>
    </w:p>
    <w:p w14:paraId="76AE1C7F" w14:textId="6252ABA2" w:rsidR="008D3DBA" w:rsidRPr="00316E31" w:rsidRDefault="008D3DBA" w:rsidP="005A0FA0">
      <w:pPr>
        <w:spacing w:line="240" w:lineRule="auto"/>
        <w:rPr>
          <w:rFonts w:asciiTheme="majorBidi" w:hAnsiTheme="majorBidi" w:cstheme="majorBidi"/>
          <w:sz w:val="26"/>
          <w:szCs w:val="26"/>
        </w:rPr>
      </w:pPr>
      <w:r w:rsidRPr="00316E31">
        <w:rPr>
          <w:rFonts w:asciiTheme="majorBidi" w:hAnsiTheme="majorBidi" w:cstheme="majorBidi"/>
          <w:b/>
          <w:bCs/>
          <w:i/>
          <w:iCs/>
          <w:sz w:val="26"/>
          <w:szCs w:val="26"/>
        </w:rPr>
        <w:t>1. From a society that uses tools to one dominated and permeated by technology</w:t>
      </w:r>
      <w:r w:rsidRPr="00316E31">
        <w:rPr>
          <w:rFonts w:asciiTheme="majorBidi" w:hAnsiTheme="majorBidi" w:cstheme="majorBidi"/>
          <w:sz w:val="26"/>
          <w:szCs w:val="26"/>
        </w:rPr>
        <w:t xml:space="preserve">. </w:t>
      </w:r>
      <w:r w:rsidR="00D83B74" w:rsidRPr="00316E31">
        <w:rPr>
          <w:rFonts w:asciiTheme="majorBidi" w:hAnsiTheme="majorBidi" w:cstheme="majorBidi"/>
          <w:sz w:val="26"/>
          <w:szCs w:val="26"/>
        </w:rPr>
        <w:t>Every s</w:t>
      </w:r>
      <w:r w:rsidR="000F5FFC" w:rsidRPr="00316E31">
        <w:rPr>
          <w:rFonts w:asciiTheme="majorBidi" w:hAnsiTheme="majorBidi" w:cstheme="majorBidi"/>
          <w:sz w:val="26"/>
          <w:szCs w:val="26"/>
        </w:rPr>
        <w:t xml:space="preserve">ociety uses </w:t>
      </w:r>
      <w:r w:rsidR="002F3ACB" w:rsidRPr="00316E31">
        <w:rPr>
          <w:rFonts w:asciiTheme="majorBidi" w:hAnsiTheme="majorBidi" w:cstheme="majorBidi"/>
          <w:sz w:val="26"/>
          <w:szCs w:val="26"/>
        </w:rPr>
        <w:t xml:space="preserve">tools: </w:t>
      </w:r>
      <w:r w:rsidR="009D6940" w:rsidRPr="00316E31">
        <w:rPr>
          <w:rFonts w:asciiTheme="majorBidi" w:hAnsiTheme="majorBidi" w:cstheme="majorBidi"/>
          <w:sz w:val="26"/>
          <w:szCs w:val="26"/>
        </w:rPr>
        <w:t xml:space="preserve">clothes, shoes, bowls, </w:t>
      </w:r>
      <w:r w:rsidR="004832AC" w:rsidRPr="00316E31">
        <w:rPr>
          <w:rFonts w:asciiTheme="majorBidi" w:hAnsiTheme="majorBidi" w:cstheme="majorBidi"/>
          <w:sz w:val="26"/>
          <w:szCs w:val="26"/>
        </w:rPr>
        <w:t xml:space="preserve">utensils, furniture, </w:t>
      </w:r>
      <w:r w:rsidR="00DA0231" w:rsidRPr="00316E31">
        <w:rPr>
          <w:rFonts w:asciiTheme="majorBidi" w:hAnsiTheme="majorBidi" w:cstheme="majorBidi"/>
          <w:sz w:val="26"/>
          <w:szCs w:val="26"/>
        </w:rPr>
        <w:t xml:space="preserve">knives, flint and tinder, and on and on. But </w:t>
      </w:r>
      <w:r w:rsidR="00C67CE3" w:rsidRPr="00316E31">
        <w:rPr>
          <w:rFonts w:asciiTheme="majorBidi" w:hAnsiTheme="majorBidi" w:cstheme="majorBidi"/>
          <w:sz w:val="26"/>
          <w:szCs w:val="26"/>
        </w:rPr>
        <w:t>four</w:t>
      </w:r>
      <w:r w:rsidR="00DA0231" w:rsidRPr="00316E31">
        <w:rPr>
          <w:rFonts w:asciiTheme="majorBidi" w:hAnsiTheme="majorBidi" w:cstheme="majorBidi"/>
          <w:sz w:val="26"/>
          <w:szCs w:val="26"/>
        </w:rPr>
        <w:t xml:space="preserve"> dramatic </w:t>
      </w:r>
      <w:r w:rsidR="00335AE5" w:rsidRPr="00316E31">
        <w:rPr>
          <w:rFonts w:asciiTheme="majorBidi" w:hAnsiTheme="majorBidi" w:cstheme="majorBidi"/>
          <w:sz w:val="26"/>
          <w:szCs w:val="26"/>
        </w:rPr>
        <w:t>revolutions</w:t>
      </w:r>
      <w:r w:rsidR="00DA0231" w:rsidRPr="00316E31">
        <w:rPr>
          <w:rFonts w:asciiTheme="majorBidi" w:hAnsiTheme="majorBidi" w:cstheme="majorBidi"/>
          <w:sz w:val="26"/>
          <w:szCs w:val="26"/>
        </w:rPr>
        <w:t xml:space="preserve"> in the past </w:t>
      </w:r>
      <w:r w:rsidR="00C67CE3" w:rsidRPr="00316E31">
        <w:rPr>
          <w:rFonts w:asciiTheme="majorBidi" w:hAnsiTheme="majorBidi" w:cstheme="majorBidi"/>
          <w:sz w:val="26"/>
          <w:szCs w:val="26"/>
        </w:rPr>
        <w:t xml:space="preserve">half-millennium </w:t>
      </w:r>
      <w:r w:rsidR="000A7202" w:rsidRPr="00316E31">
        <w:rPr>
          <w:rFonts w:asciiTheme="majorBidi" w:hAnsiTheme="majorBidi" w:cstheme="majorBidi"/>
          <w:sz w:val="26"/>
          <w:szCs w:val="26"/>
        </w:rPr>
        <w:t xml:space="preserve">or so </w:t>
      </w:r>
      <w:r w:rsidR="00C67CE3" w:rsidRPr="00316E31">
        <w:rPr>
          <w:rFonts w:asciiTheme="majorBidi" w:hAnsiTheme="majorBidi" w:cstheme="majorBidi"/>
          <w:sz w:val="26"/>
          <w:szCs w:val="26"/>
        </w:rPr>
        <w:t>have transformed</w:t>
      </w:r>
      <w:r w:rsidR="00335AE5" w:rsidRPr="00316E31">
        <w:rPr>
          <w:rFonts w:asciiTheme="majorBidi" w:hAnsiTheme="majorBidi" w:cstheme="majorBidi"/>
          <w:sz w:val="26"/>
          <w:szCs w:val="26"/>
        </w:rPr>
        <w:t xml:space="preserve"> </w:t>
      </w:r>
      <w:r w:rsidR="00706C11" w:rsidRPr="00316E31">
        <w:rPr>
          <w:rFonts w:asciiTheme="majorBidi" w:hAnsiTheme="majorBidi" w:cstheme="majorBidi"/>
          <w:sz w:val="26"/>
          <w:szCs w:val="26"/>
        </w:rPr>
        <w:t>the relationship between society and technology.</w:t>
      </w:r>
      <w:r w:rsidR="006D370C" w:rsidRPr="00316E31">
        <w:rPr>
          <w:rStyle w:val="FootnoteReference"/>
          <w:rFonts w:asciiTheme="majorBidi" w:hAnsiTheme="majorBidi" w:cstheme="majorBidi"/>
          <w:sz w:val="26"/>
          <w:szCs w:val="26"/>
        </w:rPr>
        <w:footnoteReference w:id="1"/>
      </w:r>
    </w:p>
    <w:p w14:paraId="5984F997" w14:textId="198FFBA1" w:rsidR="000A7202" w:rsidRPr="00316E31" w:rsidRDefault="000A7202"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lastRenderedPageBreak/>
        <w:t xml:space="preserve">The first is the invention of the printing press in the mid-fifteenth century. Within a few short years, </w:t>
      </w:r>
      <w:r w:rsidR="00FE0F78" w:rsidRPr="00316E31">
        <w:rPr>
          <w:rFonts w:asciiTheme="majorBidi" w:hAnsiTheme="majorBidi" w:cstheme="majorBidi"/>
          <w:sz w:val="26"/>
          <w:szCs w:val="26"/>
        </w:rPr>
        <w:t xml:space="preserve">books could be produced in large numbers, quickly and cheaply, </w:t>
      </w:r>
      <w:r w:rsidR="00F93B3F" w:rsidRPr="00316E31">
        <w:rPr>
          <w:rFonts w:asciiTheme="majorBidi" w:hAnsiTheme="majorBidi" w:cstheme="majorBidi"/>
          <w:sz w:val="26"/>
          <w:szCs w:val="26"/>
        </w:rPr>
        <w:t xml:space="preserve">which made it possible for virtually everyone to learn to read. All </w:t>
      </w:r>
      <w:r w:rsidR="00B53ECB">
        <w:rPr>
          <w:rFonts w:asciiTheme="majorBidi" w:hAnsiTheme="majorBidi" w:cstheme="majorBidi"/>
          <w:sz w:val="26"/>
          <w:szCs w:val="26"/>
        </w:rPr>
        <w:t>the</w:t>
      </w:r>
      <w:r w:rsidR="00F93B3F" w:rsidRPr="00316E31">
        <w:rPr>
          <w:rFonts w:asciiTheme="majorBidi" w:hAnsiTheme="majorBidi" w:cstheme="majorBidi"/>
          <w:sz w:val="26"/>
          <w:szCs w:val="26"/>
        </w:rPr>
        <w:t xml:space="preserve"> modern technological developments </w:t>
      </w:r>
      <w:r w:rsidR="00B53ECB">
        <w:rPr>
          <w:rFonts w:asciiTheme="majorBidi" w:hAnsiTheme="majorBidi" w:cstheme="majorBidi"/>
          <w:sz w:val="26"/>
          <w:szCs w:val="26"/>
        </w:rPr>
        <w:t xml:space="preserve">to follow </w:t>
      </w:r>
      <w:r w:rsidR="00F93B3F" w:rsidRPr="00316E31">
        <w:rPr>
          <w:rFonts w:asciiTheme="majorBidi" w:hAnsiTheme="majorBidi" w:cstheme="majorBidi"/>
          <w:sz w:val="26"/>
          <w:szCs w:val="26"/>
        </w:rPr>
        <w:t>depend</w:t>
      </w:r>
      <w:r w:rsidR="00B53ECB">
        <w:rPr>
          <w:rFonts w:asciiTheme="majorBidi" w:hAnsiTheme="majorBidi" w:cstheme="majorBidi"/>
          <w:sz w:val="26"/>
          <w:szCs w:val="26"/>
        </w:rPr>
        <w:t>ed</w:t>
      </w:r>
      <w:r w:rsidR="00F93B3F" w:rsidRPr="00316E31">
        <w:rPr>
          <w:rFonts w:asciiTheme="majorBidi" w:hAnsiTheme="majorBidi" w:cstheme="majorBidi"/>
          <w:sz w:val="26"/>
          <w:szCs w:val="26"/>
        </w:rPr>
        <w:t xml:space="preserve"> on the culture of literacy enabled by the printing press. </w:t>
      </w:r>
    </w:p>
    <w:p w14:paraId="3F06856B" w14:textId="7DC18E02" w:rsidR="00F93B3F" w:rsidRPr="00316E31" w:rsidRDefault="00F93B3F"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The second revolution is what’s often called the “Industrial Revolution,” or the “First Industrial Revolution.”</w:t>
      </w:r>
      <w:r w:rsidR="00176276" w:rsidRPr="00316E31">
        <w:rPr>
          <w:rFonts w:asciiTheme="majorBidi" w:hAnsiTheme="majorBidi" w:cstheme="majorBidi"/>
          <w:sz w:val="26"/>
          <w:szCs w:val="26"/>
        </w:rPr>
        <w:t xml:space="preserve"> </w:t>
      </w:r>
      <w:r w:rsidR="00946A7B" w:rsidRPr="00316E31">
        <w:rPr>
          <w:rFonts w:asciiTheme="majorBidi" w:hAnsiTheme="majorBidi" w:cstheme="majorBidi"/>
          <w:sz w:val="26"/>
          <w:szCs w:val="26"/>
        </w:rPr>
        <w:t>It began in the eighteenth century in England, and quickly spread to the continent and to America.</w:t>
      </w:r>
      <w:r w:rsidR="00440955" w:rsidRPr="00316E31">
        <w:rPr>
          <w:rStyle w:val="FootnoteReference"/>
          <w:rFonts w:asciiTheme="majorBidi" w:hAnsiTheme="majorBidi" w:cstheme="majorBidi"/>
          <w:sz w:val="26"/>
          <w:szCs w:val="26"/>
        </w:rPr>
        <w:footnoteReference w:id="2"/>
      </w:r>
      <w:r w:rsidR="00946A7B" w:rsidRPr="00316E31">
        <w:rPr>
          <w:rFonts w:asciiTheme="majorBidi" w:hAnsiTheme="majorBidi" w:cstheme="majorBidi"/>
          <w:sz w:val="26"/>
          <w:szCs w:val="26"/>
        </w:rPr>
        <w:t xml:space="preserve"> </w:t>
      </w:r>
      <w:r w:rsidR="002309A6" w:rsidRPr="00316E31">
        <w:rPr>
          <w:rFonts w:asciiTheme="majorBidi" w:hAnsiTheme="majorBidi" w:cstheme="majorBidi"/>
          <w:sz w:val="26"/>
          <w:szCs w:val="26"/>
        </w:rPr>
        <w:t>It consisted of a cluster of inventions that increase</w:t>
      </w:r>
      <w:r w:rsidR="00F26AC0">
        <w:rPr>
          <w:rFonts w:asciiTheme="majorBidi" w:hAnsiTheme="majorBidi" w:cstheme="majorBidi"/>
          <w:sz w:val="26"/>
          <w:szCs w:val="26"/>
        </w:rPr>
        <w:t>d</w:t>
      </w:r>
      <w:r w:rsidR="002309A6" w:rsidRPr="00316E31">
        <w:rPr>
          <w:rFonts w:asciiTheme="majorBidi" w:hAnsiTheme="majorBidi" w:cstheme="majorBidi"/>
          <w:sz w:val="26"/>
          <w:szCs w:val="26"/>
        </w:rPr>
        <w:t xml:space="preserve"> agricultural productivity, allowed for mass production of textiles, harnessed steam power, and </w:t>
      </w:r>
      <w:r w:rsidR="00133A82" w:rsidRPr="00316E31">
        <w:rPr>
          <w:rFonts w:asciiTheme="majorBidi" w:hAnsiTheme="majorBidi" w:cstheme="majorBidi"/>
          <w:sz w:val="26"/>
          <w:szCs w:val="26"/>
        </w:rPr>
        <w:t xml:space="preserve">enabled </w:t>
      </w:r>
      <w:r w:rsidR="0057756E" w:rsidRPr="00316E31">
        <w:rPr>
          <w:rFonts w:asciiTheme="majorBidi" w:hAnsiTheme="majorBidi" w:cstheme="majorBidi"/>
          <w:sz w:val="26"/>
          <w:szCs w:val="26"/>
        </w:rPr>
        <w:t xml:space="preserve">the manufacture of cheap, durable steel. </w:t>
      </w:r>
      <w:r w:rsidR="007E0CBC" w:rsidRPr="00316E31">
        <w:rPr>
          <w:rFonts w:asciiTheme="majorBidi" w:hAnsiTheme="majorBidi" w:cstheme="majorBidi"/>
          <w:sz w:val="26"/>
          <w:szCs w:val="26"/>
        </w:rPr>
        <w:t>Before the industrial revolution,</w:t>
      </w:r>
      <w:r w:rsidR="00F26AC0">
        <w:rPr>
          <w:rFonts w:asciiTheme="majorBidi" w:hAnsiTheme="majorBidi" w:cstheme="majorBidi"/>
          <w:sz w:val="26"/>
          <w:szCs w:val="26"/>
        </w:rPr>
        <w:t xml:space="preserve"> the cost of</w:t>
      </w:r>
      <w:r w:rsidR="007E0CBC" w:rsidRPr="00316E31">
        <w:rPr>
          <w:rFonts w:asciiTheme="majorBidi" w:hAnsiTheme="majorBidi" w:cstheme="majorBidi"/>
          <w:sz w:val="26"/>
          <w:szCs w:val="26"/>
        </w:rPr>
        <w:t xml:space="preserve"> buying a coat was equivalent to buying a car</w:t>
      </w:r>
      <w:r w:rsidR="00746EBD" w:rsidRPr="00316E31">
        <w:rPr>
          <w:rFonts w:asciiTheme="majorBidi" w:hAnsiTheme="majorBidi" w:cstheme="majorBidi"/>
          <w:sz w:val="26"/>
          <w:szCs w:val="26"/>
        </w:rPr>
        <w:t xml:space="preserve"> or even a house today. </w:t>
      </w:r>
      <w:r w:rsidR="00FA2D0C" w:rsidRPr="00316E31">
        <w:rPr>
          <w:rFonts w:asciiTheme="majorBidi" w:hAnsiTheme="majorBidi" w:cstheme="majorBidi"/>
          <w:sz w:val="26"/>
          <w:szCs w:val="26"/>
        </w:rPr>
        <w:t xml:space="preserve">The use of the steam engine to power trains made it possible to transport goods father, quicker, and cheaper than before, opening up vast new possibilities for trade. </w:t>
      </w:r>
    </w:p>
    <w:p w14:paraId="52C2ECB2" w14:textId="7238F5C5" w:rsidR="00320773" w:rsidRPr="00316E31" w:rsidRDefault="00FA2D0C"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e third revolution centered on electricity and the internal combustion engine. </w:t>
      </w:r>
      <w:r w:rsidR="00CE71D8" w:rsidRPr="00316E31">
        <w:rPr>
          <w:rFonts w:asciiTheme="majorBidi" w:hAnsiTheme="majorBidi" w:cstheme="majorBidi"/>
          <w:sz w:val="26"/>
          <w:szCs w:val="26"/>
        </w:rPr>
        <w:t xml:space="preserve">To consider how much </w:t>
      </w:r>
      <w:r w:rsidR="004D03E1" w:rsidRPr="00316E31">
        <w:rPr>
          <w:rFonts w:asciiTheme="majorBidi" w:hAnsiTheme="majorBidi" w:cstheme="majorBidi"/>
          <w:sz w:val="26"/>
          <w:szCs w:val="26"/>
        </w:rPr>
        <w:t xml:space="preserve">this revolution changed our lives, consider how helpless we are during a power blackout. </w:t>
      </w:r>
      <w:r w:rsidR="00BF64FF" w:rsidRPr="00316E31">
        <w:rPr>
          <w:rFonts w:asciiTheme="majorBidi" w:hAnsiTheme="majorBidi" w:cstheme="majorBidi"/>
          <w:sz w:val="26"/>
          <w:szCs w:val="26"/>
        </w:rPr>
        <w:t xml:space="preserve">Electricity and automobiles intensified </w:t>
      </w:r>
      <w:r w:rsidR="00FB109F" w:rsidRPr="00316E31">
        <w:rPr>
          <w:rFonts w:asciiTheme="majorBidi" w:hAnsiTheme="majorBidi" w:cstheme="majorBidi"/>
          <w:sz w:val="26"/>
          <w:szCs w:val="26"/>
        </w:rPr>
        <w:t>industrialization and urbanization</w:t>
      </w:r>
      <w:r w:rsidR="00951A0D" w:rsidRPr="00316E31">
        <w:rPr>
          <w:rFonts w:asciiTheme="majorBidi" w:hAnsiTheme="majorBidi" w:cstheme="majorBidi"/>
          <w:sz w:val="26"/>
          <w:szCs w:val="26"/>
        </w:rPr>
        <w:t xml:space="preserve">. More and more goods became mass produced, and more and more people moved </w:t>
      </w:r>
      <w:r w:rsidR="006E7478" w:rsidRPr="00316E31">
        <w:rPr>
          <w:rFonts w:asciiTheme="majorBidi" w:hAnsiTheme="majorBidi" w:cstheme="majorBidi"/>
          <w:sz w:val="26"/>
          <w:szCs w:val="26"/>
        </w:rPr>
        <w:t>out of villages</w:t>
      </w:r>
      <w:r w:rsidR="004C70C1">
        <w:rPr>
          <w:rFonts w:asciiTheme="majorBidi" w:hAnsiTheme="majorBidi" w:cstheme="majorBidi"/>
          <w:sz w:val="26"/>
          <w:szCs w:val="26"/>
        </w:rPr>
        <w:t>,</w:t>
      </w:r>
      <w:r w:rsidR="006E7478" w:rsidRPr="00316E31">
        <w:rPr>
          <w:rFonts w:asciiTheme="majorBidi" w:hAnsiTheme="majorBidi" w:cstheme="majorBidi"/>
          <w:sz w:val="26"/>
          <w:szCs w:val="26"/>
        </w:rPr>
        <w:t xml:space="preserve"> off farms, and into cities. </w:t>
      </w:r>
      <w:r w:rsidR="00F569C4" w:rsidRPr="00316E31">
        <w:rPr>
          <w:rFonts w:asciiTheme="majorBidi" w:hAnsiTheme="majorBidi" w:cstheme="majorBidi"/>
          <w:sz w:val="26"/>
          <w:szCs w:val="26"/>
        </w:rPr>
        <w:t>As Murray Jardine points out, “As late as the turn of the twentieth century, more people lived in rural areas than in cities in all countries except Britain, whereas now only a small percentage of the population lives in the country in any industrial society.”</w:t>
      </w:r>
      <w:r w:rsidR="00357CA5" w:rsidRPr="00316E31">
        <w:rPr>
          <w:rStyle w:val="FootnoteReference"/>
          <w:rFonts w:asciiTheme="majorBidi" w:hAnsiTheme="majorBidi" w:cstheme="majorBidi"/>
          <w:sz w:val="26"/>
          <w:szCs w:val="26"/>
        </w:rPr>
        <w:footnoteReference w:id="3"/>
      </w:r>
    </w:p>
    <w:p w14:paraId="06FB32FA" w14:textId="1A1F2B56" w:rsidR="000F56A4" w:rsidRPr="00316E31" w:rsidRDefault="000F56A4"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e fourth revolution </w:t>
      </w:r>
      <w:r w:rsidR="00E86709" w:rsidRPr="00316E31">
        <w:rPr>
          <w:rFonts w:asciiTheme="majorBidi" w:hAnsiTheme="majorBidi" w:cstheme="majorBidi"/>
          <w:sz w:val="26"/>
          <w:szCs w:val="26"/>
        </w:rPr>
        <w:t xml:space="preserve">has been brought about by computers and the internet. </w:t>
      </w:r>
      <w:r w:rsidR="00CB5A63" w:rsidRPr="00316E31">
        <w:rPr>
          <w:rFonts w:asciiTheme="majorBidi" w:hAnsiTheme="majorBidi" w:cstheme="majorBidi"/>
          <w:sz w:val="26"/>
          <w:szCs w:val="26"/>
        </w:rPr>
        <w:t>Now</w:t>
      </w:r>
      <w:r w:rsidR="004C70C1">
        <w:rPr>
          <w:rFonts w:asciiTheme="majorBidi" w:hAnsiTheme="majorBidi" w:cstheme="majorBidi"/>
          <w:sz w:val="26"/>
          <w:szCs w:val="26"/>
        </w:rPr>
        <w:t>,</w:t>
      </w:r>
      <w:r w:rsidR="00CB5A63" w:rsidRPr="00316E31">
        <w:rPr>
          <w:rFonts w:asciiTheme="majorBidi" w:hAnsiTheme="majorBidi" w:cstheme="majorBidi"/>
          <w:sz w:val="26"/>
          <w:szCs w:val="26"/>
        </w:rPr>
        <w:t xml:space="preserve"> </w:t>
      </w:r>
      <w:r w:rsidR="007F71A1" w:rsidRPr="00316E31">
        <w:rPr>
          <w:rFonts w:asciiTheme="majorBidi" w:hAnsiTheme="majorBidi" w:cstheme="majorBidi"/>
          <w:sz w:val="26"/>
          <w:szCs w:val="26"/>
        </w:rPr>
        <w:t>virtually all information can be stored electronically</w:t>
      </w:r>
      <w:r w:rsidR="009E486E" w:rsidRPr="00316E31">
        <w:rPr>
          <w:rFonts w:asciiTheme="majorBidi" w:hAnsiTheme="majorBidi" w:cstheme="majorBidi"/>
          <w:sz w:val="26"/>
          <w:szCs w:val="26"/>
        </w:rPr>
        <w:t xml:space="preserve"> and shared </w:t>
      </w:r>
      <w:r w:rsidR="007C164F" w:rsidRPr="00316E31">
        <w:rPr>
          <w:rFonts w:asciiTheme="majorBidi" w:hAnsiTheme="majorBidi" w:cstheme="majorBidi"/>
          <w:sz w:val="26"/>
          <w:szCs w:val="26"/>
        </w:rPr>
        <w:t xml:space="preserve">almost instantly </w:t>
      </w:r>
      <w:r w:rsidR="008525B4" w:rsidRPr="00316E31">
        <w:rPr>
          <w:rFonts w:asciiTheme="majorBidi" w:hAnsiTheme="majorBidi" w:cstheme="majorBidi"/>
          <w:sz w:val="26"/>
          <w:szCs w:val="26"/>
        </w:rPr>
        <w:t xml:space="preserve">with anyone around the world. </w:t>
      </w:r>
      <w:r w:rsidR="0070311E" w:rsidRPr="00316E31">
        <w:rPr>
          <w:rFonts w:asciiTheme="majorBidi" w:hAnsiTheme="majorBidi" w:cstheme="majorBidi"/>
          <w:sz w:val="26"/>
          <w:szCs w:val="26"/>
        </w:rPr>
        <w:t xml:space="preserve">This revolution may change our lives more than any of the previous three. </w:t>
      </w:r>
      <w:r w:rsidR="004C70C1">
        <w:rPr>
          <w:rFonts w:asciiTheme="majorBidi" w:hAnsiTheme="majorBidi" w:cstheme="majorBidi"/>
          <w:sz w:val="26"/>
          <w:szCs w:val="26"/>
        </w:rPr>
        <w:t>It’s t</w:t>
      </w:r>
      <w:r w:rsidR="0070311E" w:rsidRPr="00316E31">
        <w:rPr>
          <w:rFonts w:asciiTheme="majorBidi" w:hAnsiTheme="majorBidi" w:cstheme="majorBidi"/>
          <w:sz w:val="26"/>
          <w:szCs w:val="26"/>
        </w:rPr>
        <w:t>oo soon to say. But the</w:t>
      </w:r>
      <w:r w:rsidR="00350A57" w:rsidRPr="00316E31">
        <w:rPr>
          <w:rFonts w:asciiTheme="majorBidi" w:hAnsiTheme="majorBidi" w:cstheme="majorBidi"/>
          <w:sz w:val="26"/>
          <w:szCs w:val="26"/>
        </w:rPr>
        <w:t xml:space="preserve"> changes have already been staggering. </w:t>
      </w:r>
    </w:p>
    <w:p w14:paraId="4C719515" w14:textId="77777777" w:rsidR="00DB63E3" w:rsidRPr="00316E31" w:rsidRDefault="007B2508"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In total, we have gone from being a society that uses tools to a society dominated, permeated, and structured by technology. Virtually everything we do is cushioned</w:t>
      </w:r>
      <w:r w:rsidR="0075737C" w:rsidRPr="00316E31">
        <w:rPr>
          <w:rFonts w:asciiTheme="majorBidi" w:hAnsiTheme="majorBidi" w:cstheme="majorBidi"/>
          <w:sz w:val="26"/>
          <w:szCs w:val="26"/>
        </w:rPr>
        <w:t xml:space="preserve"> by</w:t>
      </w:r>
      <w:r w:rsidR="00BE725C" w:rsidRPr="00316E31">
        <w:rPr>
          <w:rFonts w:asciiTheme="majorBidi" w:hAnsiTheme="majorBidi" w:cstheme="majorBidi"/>
          <w:sz w:val="26"/>
          <w:szCs w:val="26"/>
        </w:rPr>
        <w:t>, surrounded</w:t>
      </w:r>
      <w:r w:rsidR="0075737C" w:rsidRPr="00316E31">
        <w:rPr>
          <w:rFonts w:asciiTheme="majorBidi" w:hAnsiTheme="majorBidi" w:cstheme="majorBidi"/>
          <w:sz w:val="26"/>
          <w:szCs w:val="26"/>
        </w:rPr>
        <w:t xml:space="preserve"> by</w:t>
      </w:r>
      <w:r w:rsidR="00BE725C" w:rsidRPr="00316E31">
        <w:rPr>
          <w:rFonts w:asciiTheme="majorBidi" w:hAnsiTheme="majorBidi" w:cstheme="majorBidi"/>
          <w:sz w:val="26"/>
          <w:szCs w:val="26"/>
        </w:rPr>
        <w:t>, and enabled by technology.</w:t>
      </w:r>
      <w:r w:rsidR="0074154F" w:rsidRPr="00316E31">
        <w:rPr>
          <w:rFonts w:asciiTheme="majorBidi" w:hAnsiTheme="majorBidi" w:cstheme="majorBidi"/>
          <w:sz w:val="26"/>
          <w:szCs w:val="26"/>
        </w:rPr>
        <w:t xml:space="preserve"> </w:t>
      </w:r>
      <w:r w:rsidR="00C14F55" w:rsidRPr="00316E31">
        <w:rPr>
          <w:rFonts w:asciiTheme="majorBidi" w:hAnsiTheme="majorBidi" w:cstheme="majorBidi"/>
          <w:sz w:val="26"/>
          <w:szCs w:val="26"/>
        </w:rPr>
        <w:t>Technology has become so pervasive that we don’t notice it.</w:t>
      </w:r>
      <w:r w:rsidR="004C3722" w:rsidRPr="00316E31">
        <w:rPr>
          <w:rFonts w:asciiTheme="majorBidi" w:hAnsiTheme="majorBidi" w:cstheme="majorBidi"/>
          <w:sz w:val="26"/>
          <w:szCs w:val="26"/>
        </w:rPr>
        <w:t xml:space="preserve"> It’s the air we breathe, the water we swim in. </w:t>
      </w:r>
    </w:p>
    <w:p w14:paraId="10ED8048" w14:textId="77777777" w:rsidR="004A34E9" w:rsidRPr="00316E31" w:rsidRDefault="00DB63E3"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Image you’re a farmer living four hundred years ago. Even if</w:t>
      </w:r>
      <w:r w:rsidR="00311C15" w:rsidRPr="00316E31">
        <w:rPr>
          <w:rFonts w:asciiTheme="majorBidi" w:hAnsiTheme="majorBidi" w:cstheme="majorBidi"/>
          <w:sz w:val="26"/>
          <w:szCs w:val="26"/>
        </w:rPr>
        <w:t xml:space="preserve"> your field </w:t>
      </w:r>
      <w:r w:rsidR="009D094C" w:rsidRPr="00316E31">
        <w:rPr>
          <w:rFonts w:asciiTheme="majorBidi" w:hAnsiTheme="majorBidi" w:cstheme="majorBidi"/>
          <w:sz w:val="26"/>
          <w:szCs w:val="26"/>
        </w:rPr>
        <w:t xml:space="preserve">is being ploughed </w:t>
      </w:r>
      <w:r w:rsidR="00AA60A6" w:rsidRPr="00316E31">
        <w:rPr>
          <w:rFonts w:asciiTheme="majorBidi" w:hAnsiTheme="majorBidi" w:cstheme="majorBidi"/>
          <w:sz w:val="26"/>
          <w:szCs w:val="26"/>
        </w:rPr>
        <w:t xml:space="preserve">by horses, </w:t>
      </w:r>
      <w:r w:rsidR="00AA3DAD" w:rsidRPr="00316E31">
        <w:rPr>
          <w:rFonts w:asciiTheme="majorBidi" w:hAnsiTheme="majorBidi" w:cstheme="majorBidi"/>
          <w:sz w:val="26"/>
          <w:szCs w:val="26"/>
        </w:rPr>
        <w:t xml:space="preserve">you’re accompanying them on foot. The sun is bearing down on you. </w:t>
      </w:r>
      <w:r w:rsidR="00765AF9" w:rsidRPr="00316E31">
        <w:rPr>
          <w:rFonts w:asciiTheme="majorBidi" w:hAnsiTheme="majorBidi" w:cstheme="majorBidi"/>
          <w:sz w:val="26"/>
          <w:szCs w:val="26"/>
        </w:rPr>
        <w:t xml:space="preserve">The work you can do </w:t>
      </w:r>
      <w:r w:rsidR="00B903B4" w:rsidRPr="00316E31">
        <w:rPr>
          <w:rFonts w:asciiTheme="majorBidi" w:hAnsiTheme="majorBidi" w:cstheme="majorBidi"/>
          <w:sz w:val="26"/>
          <w:szCs w:val="26"/>
        </w:rPr>
        <w:t xml:space="preserve">is totally dependent on the season and the weather. </w:t>
      </w:r>
      <w:r w:rsidR="00797C7E" w:rsidRPr="00316E31">
        <w:rPr>
          <w:rFonts w:asciiTheme="majorBidi" w:hAnsiTheme="majorBidi" w:cstheme="majorBidi"/>
          <w:sz w:val="26"/>
          <w:szCs w:val="26"/>
        </w:rPr>
        <w:t xml:space="preserve">Your life is built around natural rhythms of birth and death, planting and harvest, spring and fall. </w:t>
      </w:r>
    </w:p>
    <w:p w14:paraId="01D061EF" w14:textId="54A9330A" w:rsidR="004A33D8" w:rsidRPr="00316E31" w:rsidRDefault="00DF127A" w:rsidP="004A33D8">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But for most people </w:t>
      </w:r>
      <w:r w:rsidR="00697BE5" w:rsidRPr="00316E31">
        <w:rPr>
          <w:rFonts w:asciiTheme="majorBidi" w:hAnsiTheme="majorBidi" w:cstheme="majorBidi"/>
          <w:sz w:val="26"/>
          <w:szCs w:val="26"/>
        </w:rPr>
        <w:t xml:space="preserve">in the West </w:t>
      </w:r>
      <w:r w:rsidRPr="00316E31">
        <w:rPr>
          <w:rFonts w:asciiTheme="majorBidi" w:hAnsiTheme="majorBidi" w:cstheme="majorBidi"/>
          <w:sz w:val="26"/>
          <w:szCs w:val="26"/>
        </w:rPr>
        <w:t xml:space="preserve">today, their </w:t>
      </w:r>
      <w:r w:rsidR="0011276B" w:rsidRPr="00316E31">
        <w:rPr>
          <w:rFonts w:asciiTheme="majorBidi" w:hAnsiTheme="majorBidi" w:cstheme="majorBidi"/>
          <w:sz w:val="26"/>
          <w:szCs w:val="26"/>
        </w:rPr>
        <w:t>day-to-day</w:t>
      </w:r>
      <w:r w:rsidRPr="00316E31">
        <w:rPr>
          <w:rFonts w:asciiTheme="majorBidi" w:hAnsiTheme="majorBidi" w:cstheme="majorBidi"/>
          <w:sz w:val="26"/>
          <w:szCs w:val="26"/>
        </w:rPr>
        <w:t xml:space="preserve"> lives are spent </w:t>
      </w:r>
      <w:r w:rsidR="004A33D8" w:rsidRPr="00316E31">
        <w:rPr>
          <w:rFonts w:asciiTheme="majorBidi" w:hAnsiTheme="majorBidi" w:cstheme="majorBidi"/>
          <w:sz w:val="26"/>
          <w:szCs w:val="26"/>
        </w:rPr>
        <w:t xml:space="preserve">in </w:t>
      </w:r>
      <w:r w:rsidR="004A1FBF" w:rsidRPr="00316E31">
        <w:rPr>
          <w:rFonts w:asciiTheme="majorBidi" w:hAnsiTheme="majorBidi" w:cstheme="majorBidi"/>
          <w:sz w:val="26"/>
          <w:szCs w:val="26"/>
        </w:rPr>
        <w:t xml:space="preserve">climate-controlled buildings, with electric lights, water from a tap, </w:t>
      </w:r>
      <w:r w:rsidR="0011276B" w:rsidRPr="00316E31">
        <w:rPr>
          <w:rFonts w:asciiTheme="majorBidi" w:hAnsiTheme="majorBidi" w:cstheme="majorBidi"/>
          <w:sz w:val="26"/>
          <w:szCs w:val="26"/>
        </w:rPr>
        <w:t xml:space="preserve">and </w:t>
      </w:r>
      <w:r w:rsidR="004A1FBF" w:rsidRPr="00316E31">
        <w:rPr>
          <w:rFonts w:asciiTheme="majorBidi" w:hAnsiTheme="majorBidi" w:cstheme="majorBidi"/>
          <w:sz w:val="26"/>
          <w:szCs w:val="26"/>
        </w:rPr>
        <w:t>a flushing toilet no more than a thirty-second walk away</w:t>
      </w:r>
      <w:r w:rsidR="00801655" w:rsidRPr="00316E31">
        <w:rPr>
          <w:rFonts w:asciiTheme="majorBidi" w:hAnsiTheme="majorBidi" w:cstheme="majorBidi"/>
          <w:sz w:val="26"/>
          <w:szCs w:val="26"/>
        </w:rPr>
        <w:t xml:space="preserve">. </w:t>
      </w:r>
      <w:r w:rsidR="004A1FBF" w:rsidRPr="00316E31">
        <w:rPr>
          <w:rFonts w:asciiTheme="majorBidi" w:hAnsiTheme="majorBidi" w:cstheme="majorBidi"/>
          <w:sz w:val="26"/>
          <w:szCs w:val="26"/>
        </w:rPr>
        <w:t xml:space="preserve"> </w:t>
      </w:r>
    </w:p>
    <w:p w14:paraId="7426483A" w14:textId="5E20AEDA" w:rsidR="007D6DF7" w:rsidRPr="00316E31" w:rsidRDefault="007D6DF7" w:rsidP="007D6DF7">
      <w:pPr>
        <w:spacing w:line="240" w:lineRule="auto"/>
        <w:rPr>
          <w:rFonts w:asciiTheme="majorBidi" w:hAnsiTheme="majorBidi" w:cstheme="majorBidi"/>
          <w:sz w:val="26"/>
          <w:szCs w:val="26"/>
        </w:rPr>
      </w:pPr>
      <w:r w:rsidRPr="00316E31">
        <w:rPr>
          <w:rFonts w:asciiTheme="majorBidi" w:hAnsiTheme="majorBidi" w:cstheme="majorBidi"/>
          <w:sz w:val="26"/>
          <w:szCs w:val="26"/>
        </w:rPr>
        <w:t>Another</w:t>
      </w:r>
      <w:r w:rsidR="004A33D8" w:rsidRPr="00316E31">
        <w:rPr>
          <w:rFonts w:asciiTheme="majorBidi" w:hAnsiTheme="majorBidi" w:cstheme="majorBidi"/>
          <w:sz w:val="26"/>
          <w:szCs w:val="26"/>
        </w:rPr>
        <w:t xml:space="preserve"> dramatic result of our technological society is that it has made men and women </w:t>
      </w:r>
      <w:r w:rsidR="004A33D8" w:rsidRPr="00316E31">
        <w:rPr>
          <w:rFonts w:asciiTheme="majorBidi" w:hAnsiTheme="majorBidi" w:cstheme="majorBidi"/>
          <w:i/>
          <w:iCs/>
          <w:sz w:val="26"/>
          <w:szCs w:val="26"/>
        </w:rPr>
        <w:t>much more functionally interchangeable</w:t>
      </w:r>
      <w:r w:rsidR="004A33D8" w:rsidRPr="00316E31">
        <w:rPr>
          <w:rFonts w:asciiTheme="majorBidi" w:hAnsiTheme="majorBidi" w:cstheme="majorBidi"/>
          <w:sz w:val="26"/>
          <w:szCs w:val="26"/>
        </w:rPr>
        <w:t xml:space="preserve">. </w:t>
      </w:r>
      <w:r w:rsidR="003C1AA6" w:rsidRPr="00316E31">
        <w:rPr>
          <w:rFonts w:asciiTheme="majorBidi" w:hAnsiTheme="majorBidi" w:cstheme="majorBidi"/>
          <w:sz w:val="26"/>
          <w:szCs w:val="26"/>
        </w:rPr>
        <w:t xml:space="preserve">For most of our daily lives, natural differences in strength count for far less. </w:t>
      </w:r>
      <w:r w:rsidR="000A3B93" w:rsidRPr="00316E31">
        <w:rPr>
          <w:rFonts w:asciiTheme="majorBidi" w:hAnsiTheme="majorBidi" w:cstheme="majorBidi"/>
          <w:sz w:val="26"/>
          <w:szCs w:val="26"/>
        </w:rPr>
        <w:t xml:space="preserve">We can more easily forget that humanity comes in two basic kinds. Our maleness and femaleness seem to make less of a difference to our daily lives. </w:t>
      </w:r>
      <w:r w:rsidR="00B61937" w:rsidRPr="00316E31">
        <w:rPr>
          <w:rFonts w:asciiTheme="majorBidi" w:hAnsiTheme="majorBidi" w:cstheme="majorBidi"/>
          <w:sz w:val="26"/>
          <w:szCs w:val="26"/>
        </w:rPr>
        <w:t>In becoming increasingly insulated from nature itself, we’ve become increasingly insulated from our nature as men and women.</w:t>
      </w:r>
    </w:p>
    <w:p w14:paraId="2AB4B68F" w14:textId="4C3B5A71" w:rsidR="00B61937" w:rsidRPr="00316E31" w:rsidRDefault="00B61937" w:rsidP="004A33D8">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A second </w:t>
      </w:r>
      <w:r w:rsidR="00B25D0E" w:rsidRPr="00316E31">
        <w:rPr>
          <w:rFonts w:asciiTheme="majorBidi" w:hAnsiTheme="majorBidi" w:cstheme="majorBidi"/>
          <w:sz w:val="26"/>
          <w:szCs w:val="26"/>
        </w:rPr>
        <w:t>transformation</w:t>
      </w:r>
      <w:r w:rsidRPr="00316E31">
        <w:rPr>
          <w:rFonts w:asciiTheme="majorBidi" w:hAnsiTheme="majorBidi" w:cstheme="majorBidi"/>
          <w:sz w:val="26"/>
          <w:szCs w:val="26"/>
        </w:rPr>
        <w:t>:</w:t>
      </w:r>
    </w:p>
    <w:p w14:paraId="28B10128" w14:textId="671A5E92" w:rsidR="007D237C" w:rsidRPr="00316E31" w:rsidRDefault="00B61937" w:rsidP="002F7598">
      <w:pPr>
        <w:spacing w:line="240" w:lineRule="auto"/>
        <w:rPr>
          <w:rFonts w:asciiTheme="majorBidi" w:hAnsiTheme="majorBidi" w:cstheme="majorBidi"/>
          <w:sz w:val="26"/>
          <w:szCs w:val="26"/>
        </w:rPr>
      </w:pPr>
      <w:r w:rsidRPr="00316E31">
        <w:rPr>
          <w:rFonts w:asciiTheme="majorBidi" w:hAnsiTheme="majorBidi" w:cstheme="majorBidi"/>
          <w:b/>
          <w:bCs/>
          <w:i/>
          <w:iCs/>
          <w:sz w:val="26"/>
          <w:szCs w:val="26"/>
        </w:rPr>
        <w:lastRenderedPageBreak/>
        <w:t>2. From household production to a market society</w:t>
      </w:r>
      <w:r w:rsidRPr="00316E31">
        <w:rPr>
          <w:rFonts w:asciiTheme="majorBidi" w:hAnsiTheme="majorBidi" w:cstheme="majorBidi"/>
          <w:b/>
          <w:bCs/>
          <w:sz w:val="26"/>
          <w:szCs w:val="26"/>
        </w:rPr>
        <w:t xml:space="preserve">. </w:t>
      </w:r>
      <w:r w:rsidR="009167FC" w:rsidRPr="00316E31">
        <w:rPr>
          <w:rFonts w:asciiTheme="majorBidi" w:hAnsiTheme="majorBidi" w:cstheme="majorBidi"/>
          <w:sz w:val="26"/>
          <w:szCs w:val="26"/>
        </w:rPr>
        <w:t xml:space="preserve">In a system of household production, </w:t>
      </w:r>
      <w:r w:rsidR="00277386" w:rsidRPr="00316E31">
        <w:rPr>
          <w:rFonts w:asciiTheme="majorBidi" w:hAnsiTheme="majorBidi" w:cstheme="majorBidi"/>
          <w:sz w:val="26"/>
          <w:szCs w:val="26"/>
        </w:rPr>
        <w:t xml:space="preserve">each household </w:t>
      </w:r>
      <w:r w:rsidR="002D4095" w:rsidRPr="00316E31">
        <w:rPr>
          <w:rFonts w:asciiTheme="majorBidi" w:hAnsiTheme="majorBidi" w:cstheme="majorBidi"/>
          <w:sz w:val="26"/>
          <w:szCs w:val="26"/>
        </w:rPr>
        <w:t xml:space="preserve">produces </w:t>
      </w:r>
      <w:r w:rsidR="00734739" w:rsidRPr="00316E31">
        <w:rPr>
          <w:rFonts w:asciiTheme="majorBidi" w:hAnsiTheme="majorBidi" w:cstheme="majorBidi"/>
          <w:sz w:val="26"/>
          <w:szCs w:val="26"/>
        </w:rPr>
        <w:t>a large portion</w:t>
      </w:r>
      <w:r w:rsidR="002D4095" w:rsidRPr="00316E31">
        <w:rPr>
          <w:rFonts w:asciiTheme="majorBidi" w:hAnsiTheme="majorBidi" w:cstheme="majorBidi"/>
          <w:sz w:val="26"/>
          <w:szCs w:val="26"/>
        </w:rPr>
        <w:t xml:space="preserve"> of what it needs to survive and thrive.</w:t>
      </w:r>
      <w:r w:rsidR="00C02CCE" w:rsidRPr="00316E31">
        <w:rPr>
          <w:rFonts w:asciiTheme="majorBidi" w:hAnsiTheme="majorBidi" w:cstheme="majorBidi"/>
          <w:sz w:val="26"/>
          <w:szCs w:val="26"/>
        </w:rPr>
        <w:t xml:space="preserve"> From vegetables </w:t>
      </w:r>
      <w:r w:rsidR="0006741B">
        <w:rPr>
          <w:rFonts w:asciiTheme="majorBidi" w:hAnsiTheme="majorBidi" w:cstheme="majorBidi"/>
          <w:sz w:val="26"/>
          <w:szCs w:val="26"/>
        </w:rPr>
        <w:t>and</w:t>
      </w:r>
      <w:r w:rsidR="00C02CCE" w:rsidRPr="00316E31">
        <w:rPr>
          <w:rFonts w:asciiTheme="majorBidi" w:hAnsiTheme="majorBidi" w:cstheme="majorBidi"/>
          <w:sz w:val="26"/>
          <w:szCs w:val="26"/>
        </w:rPr>
        <w:t xml:space="preserve"> animal protein, </w:t>
      </w:r>
      <w:r w:rsidR="000B1B0F">
        <w:rPr>
          <w:rFonts w:asciiTheme="majorBidi" w:hAnsiTheme="majorBidi" w:cstheme="majorBidi"/>
          <w:sz w:val="26"/>
          <w:szCs w:val="26"/>
        </w:rPr>
        <w:t xml:space="preserve">to </w:t>
      </w:r>
      <w:r w:rsidR="00C02CCE" w:rsidRPr="00316E31">
        <w:rPr>
          <w:rFonts w:asciiTheme="majorBidi" w:hAnsiTheme="majorBidi" w:cstheme="majorBidi"/>
          <w:sz w:val="26"/>
          <w:szCs w:val="26"/>
        </w:rPr>
        <w:t xml:space="preserve">clothes and linens, </w:t>
      </w:r>
      <w:r w:rsidR="000B1B0F">
        <w:rPr>
          <w:rFonts w:asciiTheme="majorBidi" w:hAnsiTheme="majorBidi" w:cstheme="majorBidi"/>
          <w:sz w:val="26"/>
          <w:szCs w:val="26"/>
        </w:rPr>
        <w:t xml:space="preserve">to </w:t>
      </w:r>
      <w:r w:rsidR="00EB4A9E" w:rsidRPr="00316E31">
        <w:rPr>
          <w:rFonts w:asciiTheme="majorBidi" w:hAnsiTheme="majorBidi" w:cstheme="majorBidi"/>
          <w:sz w:val="26"/>
          <w:szCs w:val="26"/>
        </w:rPr>
        <w:t xml:space="preserve">making tools and repairing a home, </w:t>
      </w:r>
      <w:r w:rsidR="00340EC6" w:rsidRPr="00316E31">
        <w:rPr>
          <w:rFonts w:asciiTheme="majorBidi" w:hAnsiTheme="majorBidi" w:cstheme="majorBidi"/>
          <w:sz w:val="26"/>
          <w:szCs w:val="26"/>
        </w:rPr>
        <w:t xml:space="preserve">in an economy founded on household production, </w:t>
      </w:r>
      <w:r w:rsidR="00D715E4" w:rsidRPr="00316E31">
        <w:rPr>
          <w:rFonts w:asciiTheme="majorBidi" w:hAnsiTheme="majorBidi" w:cstheme="majorBidi"/>
          <w:sz w:val="26"/>
          <w:szCs w:val="26"/>
        </w:rPr>
        <w:t xml:space="preserve">each household is </w:t>
      </w:r>
      <w:r w:rsidR="00700AFB" w:rsidRPr="00316E31">
        <w:rPr>
          <w:rFonts w:asciiTheme="majorBidi" w:hAnsiTheme="majorBidi" w:cstheme="majorBidi"/>
          <w:sz w:val="26"/>
          <w:szCs w:val="26"/>
        </w:rPr>
        <w:t xml:space="preserve">self-sufficient to a degree we can hardly imagine today. </w:t>
      </w:r>
    </w:p>
    <w:p w14:paraId="6087A3E3" w14:textId="718C53F7" w:rsidR="00576DB7" w:rsidRPr="00316E31" w:rsidRDefault="007D237C" w:rsidP="002F7598">
      <w:pPr>
        <w:spacing w:line="240" w:lineRule="auto"/>
        <w:rPr>
          <w:rFonts w:asciiTheme="majorBidi" w:hAnsiTheme="majorBidi" w:cstheme="majorBidi"/>
          <w:sz w:val="26"/>
          <w:szCs w:val="26"/>
        </w:rPr>
      </w:pPr>
      <w:r w:rsidRPr="00316E31">
        <w:rPr>
          <w:rFonts w:asciiTheme="majorBidi" w:hAnsiTheme="majorBidi" w:cstheme="majorBidi"/>
          <w:sz w:val="26"/>
          <w:szCs w:val="26"/>
        </w:rPr>
        <w:t>This kind of household production characterized the</w:t>
      </w:r>
      <w:r w:rsidR="00772C54">
        <w:rPr>
          <w:rFonts w:asciiTheme="majorBidi" w:hAnsiTheme="majorBidi" w:cstheme="majorBidi"/>
          <w:sz w:val="26"/>
          <w:szCs w:val="26"/>
        </w:rPr>
        <w:t xml:space="preserve"> W</w:t>
      </w:r>
      <w:r w:rsidRPr="00316E31">
        <w:rPr>
          <w:rFonts w:asciiTheme="majorBidi" w:hAnsiTheme="majorBidi" w:cstheme="majorBidi"/>
          <w:sz w:val="26"/>
          <w:szCs w:val="26"/>
        </w:rPr>
        <w:t xml:space="preserve">est for over a thousand years, before the introduction of industrial technology and factory production. Here’s how the historian Allan Carlson puts it, </w:t>
      </w:r>
    </w:p>
    <w:p w14:paraId="10C7ED59" w14:textId="28210D15" w:rsidR="007D237C" w:rsidRPr="00316E31" w:rsidRDefault="007D237C" w:rsidP="007D237C">
      <w:pPr>
        <w:spacing w:line="240" w:lineRule="auto"/>
        <w:ind w:left="720"/>
        <w:rPr>
          <w:rFonts w:asciiTheme="majorBidi" w:hAnsiTheme="majorBidi" w:cstheme="majorBidi"/>
          <w:sz w:val="26"/>
          <w:szCs w:val="26"/>
        </w:rPr>
      </w:pPr>
      <w:r w:rsidRPr="00316E31">
        <w:rPr>
          <w:rFonts w:asciiTheme="majorBidi" w:hAnsiTheme="majorBidi" w:cstheme="majorBidi"/>
          <w:sz w:val="26"/>
          <w:szCs w:val="26"/>
        </w:rPr>
        <w:t>The introduction of machine technology and the factory system of production forced the reordering of Western social life beginning during the nineteenth century. Prior to their appearance, the daily flow of events for the vast majority of European peoples had been surprisingly stable. For over a millennium, householding had been the dominant economic pattern, with production for trade a relatively minor feature. Residence and workplace were normally one and the same, whether in the form of a farmer’s cottage or a craftsman’s shop. Household production, ranging from tool making and weaving to the keeping of livestock and the garden patch, bound each family together as a basic economic unit, a ‘community of work.’ Production complemented consumption and made the family largely self-sufficient, albeit at a relatively mean level of existence. Wives and children stood beside husbands and fathers as coworkers in the family enterprise, with no debate over issues of work and dependency. Indeed, family living was so central to life itself that it was largely taken for granted, being the social equivalent of breathing. Well into the nineteenth century, markets and money were of limited importance to the average farmer, cottager, or craftsman.</w:t>
      </w:r>
      <w:r w:rsidRPr="00316E31">
        <w:rPr>
          <w:rStyle w:val="FootnoteReference"/>
          <w:rFonts w:asciiTheme="majorBidi" w:hAnsiTheme="majorBidi" w:cstheme="majorBidi"/>
          <w:sz w:val="26"/>
          <w:szCs w:val="26"/>
        </w:rPr>
        <w:footnoteReference w:id="4"/>
      </w:r>
    </w:p>
    <w:p w14:paraId="2CE1C9B3" w14:textId="23308943" w:rsidR="00AF7B77" w:rsidRPr="00316E31" w:rsidRDefault="00AF7B77" w:rsidP="00AF7B77">
      <w:pPr>
        <w:spacing w:line="240" w:lineRule="auto"/>
        <w:rPr>
          <w:rFonts w:asciiTheme="majorBidi" w:hAnsiTheme="majorBidi" w:cstheme="majorBidi"/>
          <w:sz w:val="26"/>
          <w:szCs w:val="26"/>
        </w:rPr>
      </w:pPr>
      <w:r w:rsidRPr="00316E31">
        <w:rPr>
          <w:rFonts w:asciiTheme="majorBidi" w:hAnsiTheme="majorBidi" w:cstheme="majorBidi"/>
          <w:sz w:val="26"/>
          <w:szCs w:val="26"/>
        </w:rPr>
        <w:t>But then, Carlson observes, over the next few generations, “In the industrial milieu, the inward-looking, autonomous, cooperative family changed into a collection of individuals in potential, and often real, competition with each other.”</w:t>
      </w:r>
      <w:r w:rsidRPr="00316E31">
        <w:rPr>
          <w:rStyle w:val="FootnoteReference"/>
          <w:rFonts w:asciiTheme="majorBidi" w:hAnsiTheme="majorBidi" w:cstheme="majorBidi"/>
          <w:sz w:val="26"/>
          <w:szCs w:val="26"/>
        </w:rPr>
        <w:footnoteReference w:id="5"/>
      </w:r>
    </w:p>
    <w:p w14:paraId="417FF6FF" w14:textId="468CBE6A" w:rsidR="004E18E5" w:rsidRPr="00316E31" w:rsidRDefault="0092413A" w:rsidP="004E18E5">
      <w:pPr>
        <w:spacing w:after="0" w:line="240" w:lineRule="auto"/>
        <w:rPr>
          <w:rFonts w:asciiTheme="majorBidi" w:hAnsiTheme="majorBidi" w:cstheme="majorBidi"/>
          <w:sz w:val="26"/>
          <w:szCs w:val="26"/>
        </w:rPr>
      </w:pPr>
      <w:r w:rsidRPr="00316E31">
        <w:rPr>
          <w:rFonts w:asciiTheme="majorBidi" w:hAnsiTheme="majorBidi" w:cstheme="majorBidi"/>
          <w:sz w:val="26"/>
          <w:szCs w:val="26"/>
        </w:rPr>
        <w:t xml:space="preserve">Throughout the </w:t>
      </w:r>
      <w:r w:rsidR="00F568A1">
        <w:rPr>
          <w:rFonts w:asciiTheme="majorBidi" w:hAnsiTheme="majorBidi" w:cstheme="majorBidi"/>
          <w:sz w:val="26"/>
          <w:szCs w:val="26"/>
        </w:rPr>
        <w:t>W</w:t>
      </w:r>
      <w:r w:rsidRPr="00316E31">
        <w:rPr>
          <w:rFonts w:asciiTheme="majorBidi" w:hAnsiTheme="majorBidi" w:cstheme="majorBidi"/>
          <w:sz w:val="26"/>
          <w:szCs w:val="26"/>
        </w:rPr>
        <w:t xml:space="preserve">est, </w:t>
      </w:r>
      <w:r w:rsidR="00821EC0" w:rsidRPr="00316E31">
        <w:rPr>
          <w:rFonts w:asciiTheme="majorBidi" w:hAnsiTheme="majorBidi" w:cstheme="majorBidi"/>
          <w:sz w:val="26"/>
          <w:szCs w:val="26"/>
        </w:rPr>
        <w:t xml:space="preserve">the industrial revolution brought a series of transformations in how families </w:t>
      </w:r>
      <w:r w:rsidR="008C0D81" w:rsidRPr="00316E31">
        <w:rPr>
          <w:rFonts w:asciiTheme="majorBidi" w:hAnsiTheme="majorBidi" w:cstheme="majorBidi"/>
          <w:sz w:val="26"/>
          <w:szCs w:val="26"/>
        </w:rPr>
        <w:t>live and work together:</w:t>
      </w:r>
    </w:p>
    <w:p w14:paraId="57B75CCE" w14:textId="10A19890" w:rsidR="00061241" w:rsidRPr="00316E31" w:rsidRDefault="002166B4" w:rsidP="004E18E5">
      <w:pPr>
        <w:pStyle w:val="ListParagraph"/>
        <w:numPr>
          <w:ilvl w:val="0"/>
          <w:numId w:val="10"/>
        </w:numPr>
        <w:spacing w:after="0" w:line="240" w:lineRule="auto"/>
        <w:rPr>
          <w:rFonts w:asciiTheme="majorBidi" w:hAnsiTheme="majorBidi" w:cstheme="majorBidi"/>
          <w:sz w:val="26"/>
          <w:szCs w:val="26"/>
        </w:rPr>
      </w:pPr>
      <w:r w:rsidRPr="00316E31">
        <w:rPr>
          <w:rFonts w:asciiTheme="majorBidi" w:hAnsiTheme="majorBidi" w:cstheme="majorBidi"/>
          <w:sz w:val="26"/>
          <w:szCs w:val="26"/>
        </w:rPr>
        <w:t xml:space="preserve">From working </w:t>
      </w:r>
      <w:r w:rsidR="004066F8" w:rsidRPr="00316E31">
        <w:rPr>
          <w:rFonts w:asciiTheme="majorBidi" w:hAnsiTheme="majorBidi" w:cstheme="majorBidi"/>
          <w:sz w:val="26"/>
          <w:szCs w:val="26"/>
        </w:rPr>
        <w:t>in and around the home to working in factories or offices</w:t>
      </w:r>
      <w:r w:rsidR="00B34105" w:rsidRPr="00316E31">
        <w:rPr>
          <w:rFonts w:asciiTheme="majorBidi" w:hAnsiTheme="majorBidi" w:cstheme="majorBidi"/>
          <w:sz w:val="26"/>
          <w:szCs w:val="26"/>
        </w:rPr>
        <w:t>.</w:t>
      </w:r>
      <w:r w:rsidR="00381F4B" w:rsidRPr="00316E31">
        <w:rPr>
          <w:rFonts w:asciiTheme="majorBidi" w:hAnsiTheme="majorBidi" w:cstheme="majorBidi"/>
          <w:sz w:val="26"/>
          <w:szCs w:val="26"/>
        </w:rPr>
        <w:t xml:space="preserve"> This created a new and growing divide between “work” and “home.”</w:t>
      </w:r>
      <w:r w:rsidR="00B34105" w:rsidRPr="00316E31">
        <w:rPr>
          <w:rFonts w:asciiTheme="majorBidi" w:hAnsiTheme="majorBidi" w:cstheme="majorBidi"/>
          <w:sz w:val="26"/>
          <w:szCs w:val="26"/>
        </w:rPr>
        <w:t xml:space="preserve"> </w:t>
      </w:r>
    </w:p>
    <w:p w14:paraId="726E844B" w14:textId="058BA37B" w:rsidR="004E18E5" w:rsidRPr="00316E31" w:rsidRDefault="00061241" w:rsidP="004E18E5">
      <w:pPr>
        <w:pStyle w:val="ListParagraph"/>
        <w:numPr>
          <w:ilvl w:val="0"/>
          <w:numId w:val="10"/>
        </w:numPr>
        <w:spacing w:after="0" w:line="240" w:lineRule="auto"/>
        <w:rPr>
          <w:rFonts w:asciiTheme="majorBidi" w:hAnsiTheme="majorBidi" w:cstheme="majorBidi"/>
          <w:sz w:val="26"/>
          <w:szCs w:val="26"/>
        </w:rPr>
      </w:pPr>
      <w:r w:rsidRPr="00316E31">
        <w:rPr>
          <w:rFonts w:asciiTheme="majorBidi" w:hAnsiTheme="majorBidi" w:cstheme="majorBidi"/>
          <w:sz w:val="26"/>
          <w:szCs w:val="26"/>
        </w:rPr>
        <w:t xml:space="preserve">From working for subsistence to working for pay. </w:t>
      </w:r>
      <w:r w:rsidR="004E18E5" w:rsidRPr="00316E31">
        <w:rPr>
          <w:rFonts w:asciiTheme="majorBidi" w:hAnsiTheme="majorBidi" w:cstheme="majorBidi"/>
          <w:sz w:val="26"/>
          <w:szCs w:val="26"/>
        </w:rPr>
        <w:t xml:space="preserve">What we take for granted as “a job”—earning a paycheck by working for someone outside your home—was </w:t>
      </w:r>
      <w:r w:rsidR="0060279F" w:rsidRPr="00316E31">
        <w:rPr>
          <w:rFonts w:asciiTheme="majorBidi" w:hAnsiTheme="majorBidi" w:cstheme="majorBidi"/>
          <w:sz w:val="26"/>
          <w:szCs w:val="26"/>
        </w:rPr>
        <w:t xml:space="preserve">something only a minority of people did prior to the industrial revolution. </w:t>
      </w:r>
      <w:r w:rsidR="00BF0707" w:rsidRPr="00316E31">
        <w:rPr>
          <w:rFonts w:asciiTheme="majorBidi" w:hAnsiTheme="majorBidi" w:cstheme="majorBidi"/>
          <w:sz w:val="26"/>
          <w:szCs w:val="26"/>
        </w:rPr>
        <w:t>For instance, in the 19</w:t>
      </w:r>
      <w:r w:rsidR="00BF0707" w:rsidRPr="00316E31">
        <w:rPr>
          <w:rFonts w:asciiTheme="majorBidi" w:hAnsiTheme="majorBidi" w:cstheme="majorBidi"/>
          <w:sz w:val="26"/>
          <w:szCs w:val="26"/>
          <w:vertAlign w:val="superscript"/>
        </w:rPr>
        <w:t>th</w:t>
      </w:r>
      <w:r w:rsidR="00BF0707" w:rsidRPr="00316E31">
        <w:rPr>
          <w:rFonts w:asciiTheme="majorBidi" w:hAnsiTheme="majorBidi" w:cstheme="majorBidi"/>
          <w:sz w:val="26"/>
          <w:szCs w:val="26"/>
        </w:rPr>
        <w:t xml:space="preserve"> century in the US, fewer than 5% of married women worked for wages.</w:t>
      </w:r>
      <w:r w:rsidR="00DE722A" w:rsidRPr="00316E31">
        <w:rPr>
          <w:rStyle w:val="FootnoteReference"/>
          <w:rFonts w:asciiTheme="majorBidi" w:hAnsiTheme="majorBidi" w:cstheme="majorBidi"/>
          <w:sz w:val="26"/>
          <w:szCs w:val="26"/>
        </w:rPr>
        <w:footnoteReference w:id="6"/>
      </w:r>
    </w:p>
    <w:p w14:paraId="0CDC0F91" w14:textId="30036759" w:rsidR="001C6C2D" w:rsidRPr="00316E31" w:rsidRDefault="001C6C2D" w:rsidP="002166B4">
      <w:pPr>
        <w:pStyle w:val="ListParagraph"/>
        <w:numPr>
          <w:ilvl w:val="0"/>
          <w:numId w:val="9"/>
        </w:num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From </w:t>
      </w:r>
      <w:r w:rsidR="00381F4B" w:rsidRPr="00316E31">
        <w:rPr>
          <w:rFonts w:asciiTheme="majorBidi" w:hAnsiTheme="majorBidi" w:cstheme="majorBidi"/>
          <w:sz w:val="26"/>
          <w:szCs w:val="26"/>
        </w:rPr>
        <w:t xml:space="preserve">men and women </w:t>
      </w:r>
      <w:r w:rsidRPr="00316E31">
        <w:rPr>
          <w:rFonts w:asciiTheme="majorBidi" w:hAnsiTheme="majorBidi" w:cstheme="majorBidi"/>
          <w:sz w:val="26"/>
          <w:szCs w:val="26"/>
        </w:rPr>
        <w:t>working interdependently</w:t>
      </w:r>
      <w:r w:rsidR="00B34105" w:rsidRPr="00316E31">
        <w:rPr>
          <w:rFonts w:asciiTheme="majorBidi" w:hAnsiTheme="majorBidi" w:cstheme="majorBidi"/>
          <w:sz w:val="26"/>
          <w:szCs w:val="26"/>
        </w:rPr>
        <w:t xml:space="preserve"> to working separately.</w:t>
      </w:r>
      <w:r w:rsidR="00B84A9B" w:rsidRPr="00316E31">
        <w:rPr>
          <w:rStyle w:val="FootnoteReference"/>
          <w:rFonts w:asciiTheme="majorBidi" w:hAnsiTheme="majorBidi" w:cstheme="majorBidi"/>
          <w:sz w:val="26"/>
          <w:szCs w:val="26"/>
        </w:rPr>
        <w:footnoteReference w:id="7"/>
      </w:r>
      <w:r w:rsidR="00B34105" w:rsidRPr="00316E31">
        <w:rPr>
          <w:rFonts w:asciiTheme="majorBidi" w:hAnsiTheme="majorBidi" w:cstheme="majorBidi"/>
          <w:sz w:val="26"/>
          <w:szCs w:val="26"/>
        </w:rPr>
        <w:t xml:space="preserve"> </w:t>
      </w:r>
      <w:r w:rsidR="009D35E6" w:rsidRPr="00316E31">
        <w:rPr>
          <w:rFonts w:asciiTheme="majorBidi" w:hAnsiTheme="majorBidi" w:cstheme="majorBidi"/>
          <w:sz w:val="26"/>
          <w:szCs w:val="26"/>
        </w:rPr>
        <w:t xml:space="preserve">Every culture practices a division of labor between men and women; but industrial civilization </w:t>
      </w:r>
      <w:r w:rsidR="009D35E6" w:rsidRPr="00316E31">
        <w:rPr>
          <w:rFonts w:asciiTheme="majorBidi" w:hAnsiTheme="majorBidi" w:cstheme="majorBidi"/>
          <w:i/>
          <w:iCs/>
          <w:sz w:val="26"/>
          <w:szCs w:val="26"/>
        </w:rPr>
        <w:t>divorced</w:t>
      </w:r>
      <w:r w:rsidR="009D35E6" w:rsidRPr="00316E31">
        <w:rPr>
          <w:rFonts w:asciiTheme="majorBidi" w:hAnsiTheme="majorBidi" w:cstheme="majorBidi"/>
          <w:sz w:val="26"/>
          <w:szCs w:val="26"/>
        </w:rPr>
        <w:t xml:space="preserve"> men and women’s work from each other. </w:t>
      </w:r>
      <w:r w:rsidRPr="00316E31">
        <w:rPr>
          <w:rFonts w:asciiTheme="majorBidi" w:hAnsiTheme="majorBidi" w:cstheme="majorBidi"/>
          <w:sz w:val="26"/>
          <w:szCs w:val="26"/>
        </w:rPr>
        <w:t xml:space="preserve"> </w:t>
      </w:r>
    </w:p>
    <w:p w14:paraId="44B342D8" w14:textId="2871D303" w:rsidR="00A07E5E" w:rsidRPr="00316E31" w:rsidRDefault="00A07E5E" w:rsidP="002166B4">
      <w:pPr>
        <w:pStyle w:val="ListParagraph"/>
        <w:numPr>
          <w:ilvl w:val="0"/>
          <w:numId w:val="9"/>
        </w:numPr>
        <w:spacing w:line="240" w:lineRule="auto"/>
        <w:rPr>
          <w:rFonts w:asciiTheme="majorBidi" w:hAnsiTheme="majorBidi" w:cstheme="majorBidi"/>
          <w:sz w:val="26"/>
          <w:szCs w:val="26"/>
        </w:rPr>
      </w:pPr>
      <w:r w:rsidRPr="00316E31">
        <w:rPr>
          <w:rFonts w:asciiTheme="majorBidi" w:hAnsiTheme="majorBidi" w:cstheme="majorBidi"/>
          <w:sz w:val="26"/>
          <w:szCs w:val="26"/>
        </w:rPr>
        <w:lastRenderedPageBreak/>
        <w:t xml:space="preserve">From producing a huge amount of necessary goods to </w:t>
      </w:r>
      <w:r w:rsidRPr="00316E31">
        <w:rPr>
          <w:rFonts w:asciiTheme="majorBidi" w:hAnsiTheme="majorBidi" w:cstheme="majorBidi"/>
          <w:i/>
          <w:iCs/>
          <w:sz w:val="26"/>
          <w:szCs w:val="26"/>
        </w:rPr>
        <w:t>purchasing</w:t>
      </w:r>
      <w:r w:rsidRPr="00316E31">
        <w:rPr>
          <w:rFonts w:asciiTheme="majorBidi" w:hAnsiTheme="majorBidi" w:cstheme="majorBidi"/>
          <w:sz w:val="26"/>
          <w:szCs w:val="26"/>
        </w:rPr>
        <w:t xml:space="preserve"> virtually all of them: </w:t>
      </w:r>
      <w:r w:rsidR="009F71AE" w:rsidRPr="00316E31">
        <w:rPr>
          <w:rFonts w:asciiTheme="majorBidi" w:hAnsiTheme="majorBidi" w:cstheme="majorBidi"/>
          <w:sz w:val="26"/>
          <w:szCs w:val="26"/>
        </w:rPr>
        <w:t xml:space="preserve">food, clothes, furniture, tools, </w:t>
      </w:r>
      <w:r w:rsidR="00B34105" w:rsidRPr="00316E31">
        <w:rPr>
          <w:rFonts w:asciiTheme="majorBidi" w:hAnsiTheme="majorBidi" w:cstheme="majorBidi"/>
          <w:sz w:val="26"/>
          <w:szCs w:val="26"/>
        </w:rPr>
        <w:t>housing.</w:t>
      </w:r>
    </w:p>
    <w:p w14:paraId="34653F47" w14:textId="77777777" w:rsidR="00DC52F5" w:rsidRPr="00316E31" w:rsidRDefault="00DD2B46"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One way to sum up this transformation is to say that markets went from being marginal to being central and total. </w:t>
      </w:r>
      <w:r w:rsidR="00066AF3" w:rsidRPr="00316E31">
        <w:rPr>
          <w:rFonts w:asciiTheme="majorBidi" w:hAnsiTheme="majorBidi" w:cstheme="majorBidi"/>
          <w:sz w:val="26"/>
          <w:szCs w:val="26"/>
        </w:rPr>
        <w:t xml:space="preserve">In every society </w:t>
      </w:r>
      <w:r w:rsidR="00AC2ADD" w:rsidRPr="00316E31">
        <w:rPr>
          <w:rFonts w:asciiTheme="majorBidi" w:hAnsiTheme="majorBidi" w:cstheme="majorBidi"/>
          <w:sz w:val="26"/>
          <w:szCs w:val="26"/>
        </w:rPr>
        <w:t xml:space="preserve">prior to the modern west, </w:t>
      </w:r>
      <w:r w:rsidR="00B06DA8" w:rsidRPr="00316E31">
        <w:rPr>
          <w:rFonts w:asciiTheme="majorBidi" w:hAnsiTheme="majorBidi" w:cstheme="majorBidi"/>
          <w:sz w:val="26"/>
          <w:szCs w:val="26"/>
        </w:rPr>
        <w:t xml:space="preserve">trading and selling goods was a small portion of economic activity. Most of what you made, you consumed. Most of what you produced was for your own use. </w:t>
      </w:r>
      <w:r w:rsidR="00FD04C5" w:rsidRPr="00316E31">
        <w:rPr>
          <w:rFonts w:asciiTheme="majorBidi" w:hAnsiTheme="majorBidi" w:cstheme="majorBidi"/>
          <w:sz w:val="26"/>
          <w:szCs w:val="26"/>
        </w:rPr>
        <w:t xml:space="preserve">Things like </w:t>
      </w:r>
      <w:r w:rsidR="00FD04C5" w:rsidRPr="00316E31">
        <w:rPr>
          <w:rFonts w:asciiTheme="majorBidi" w:hAnsiTheme="majorBidi" w:cstheme="majorBidi"/>
          <w:i/>
          <w:iCs/>
          <w:sz w:val="26"/>
          <w:szCs w:val="26"/>
        </w:rPr>
        <w:t>land</w:t>
      </w:r>
      <w:r w:rsidR="00FD04C5" w:rsidRPr="00316E31">
        <w:rPr>
          <w:rFonts w:asciiTheme="majorBidi" w:hAnsiTheme="majorBidi" w:cstheme="majorBidi"/>
          <w:sz w:val="26"/>
          <w:szCs w:val="26"/>
        </w:rPr>
        <w:t xml:space="preserve"> simply were not for sale. </w:t>
      </w:r>
    </w:p>
    <w:p w14:paraId="7029D716" w14:textId="5A7153CE" w:rsidR="001C4AA5" w:rsidRPr="00316E31" w:rsidRDefault="0090710D" w:rsidP="00FB05E1">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All traditional societies </w:t>
      </w:r>
      <w:r w:rsidR="00751E4D" w:rsidRPr="00316E31">
        <w:rPr>
          <w:rFonts w:asciiTheme="majorBidi" w:hAnsiTheme="majorBidi" w:cstheme="majorBidi"/>
          <w:sz w:val="26"/>
          <w:szCs w:val="26"/>
        </w:rPr>
        <w:t xml:space="preserve">have economies that are a mix of </w:t>
      </w:r>
      <w:r w:rsidR="009A1E90">
        <w:rPr>
          <w:rFonts w:asciiTheme="majorBidi" w:hAnsiTheme="majorBidi" w:cstheme="majorBidi"/>
          <w:sz w:val="26"/>
          <w:szCs w:val="26"/>
        </w:rPr>
        <w:t xml:space="preserve">householding, </w:t>
      </w:r>
      <w:r w:rsidR="00751E4D" w:rsidRPr="00316E31">
        <w:rPr>
          <w:rFonts w:asciiTheme="majorBidi" w:hAnsiTheme="majorBidi" w:cstheme="majorBidi"/>
          <w:sz w:val="26"/>
          <w:szCs w:val="26"/>
        </w:rPr>
        <w:t xml:space="preserve">reciprocity, </w:t>
      </w:r>
      <w:r w:rsidR="009A1E90">
        <w:rPr>
          <w:rFonts w:asciiTheme="majorBidi" w:hAnsiTheme="majorBidi" w:cstheme="majorBidi"/>
          <w:sz w:val="26"/>
          <w:szCs w:val="26"/>
        </w:rPr>
        <w:t xml:space="preserve">and </w:t>
      </w:r>
      <w:r w:rsidR="00751E4D" w:rsidRPr="00316E31">
        <w:rPr>
          <w:rFonts w:asciiTheme="majorBidi" w:hAnsiTheme="majorBidi" w:cstheme="majorBidi"/>
          <w:sz w:val="26"/>
          <w:szCs w:val="26"/>
        </w:rPr>
        <w:t>redistribution.</w:t>
      </w:r>
      <w:r w:rsidR="00FB05E1" w:rsidRPr="00316E31">
        <w:rPr>
          <w:rFonts w:asciiTheme="majorBidi" w:hAnsiTheme="majorBidi" w:cstheme="majorBidi"/>
          <w:sz w:val="24"/>
          <w:szCs w:val="24"/>
          <w:vertAlign w:val="superscript"/>
        </w:rPr>
        <w:t xml:space="preserve"> </w:t>
      </w:r>
      <w:r w:rsidR="00FB05E1" w:rsidRPr="00316E31">
        <w:rPr>
          <w:rFonts w:asciiTheme="majorBidi" w:hAnsiTheme="majorBidi" w:cstheme="majorBidi"/>
          <w:sz w:val="26"/>
          <w:szCs w:val="26"/>
          <w:vertAlign w:val="superscript"/>
        </w:rPr>
        <w:footnoteReference w:id="8"/>
      </w:r>
      <w:r w:rsidR="00FB05E1" w:rsidRPr="00316E31">
        <w:rPr>
          <w:rFonts w:asciiTheme="majorBidi" w:hAnsiTheme="majorBidi" w:cstheme="majorBidi"/>
          <w:sz w:val="26"/>
          <w:szCs w:val="26"/>
        </w:rPr>
        <w:t xml:space="preserve"> </w:t>
      </w:r>
      <w:r w:rsidR="00751E4D" w:rsidRPr="00316E31">
        <w:rPr>
          <w:rFonts w:asciiTheme="majorBidi" w:hAnsiTheme="majorBidi" w:cstheme="majorBidi"/>
          <w:sz w:val="26"/>
          <w:szCs w:val="26"/>
        </w:rPr>
        <w:t xml:space="preserve"> </w:t>
      </w:r>
      <w:r w:rsidR="00B313C5" w:rsidRPr="00316E31">
        <w:rPr>
          <w:rFonts w:asciiTheme="majorBidi" w:hAnsiTheme="majorBidi" w:cstheme="majorBidi"/>
          <w:sz w:val="26"/>
          <w:szCs w:val="26"/>
        </w:rPr>
        <w:t xml:space="preserve">In other words, </w:t>
      </w:r>
      <w:r w:rsidR="001E7F6F" w:rsidRPr="00316E31">
        <w:rPr>
          <w:rFonts w:asciiTheme="majorBidi" w:hAnsiTheme="majorBidi" w:cstheme="majorBidi"/>
          <w:sz w:val="26"/>
          <w:szCs w:val="26"/>
        </w:rPr>
        <w:t>before the industrial revolution, people survived by producing what they themselves needed, sharing it in pa</w:t>
      </w:r>
      <w:r w:rsidR="00B96F02" w:rsidRPr="00316E31">
        <w:rPr>
          <w:rFonts w:asciiTheme="majorBidi" w:hAnsiTheme="majorBidi" w:cstheme="majorBidi"/>
          <w:sz w:val="26"/>
          <w:szCs w:val="26"/>
        </w:rPr>
        <w:t xml:space="preserve">tterns of </w:t>
      </w:r>
      <w:r w:rsidR="00991E6B" w:rsidRPr="00316E31">
        <w:rPr>
          <w:rFonts w:asciiTheme="majorBidi" w:hAnsiTheme="majorBidi" w:cstheme="majorBidi"/>
          <w:sz w:val="26"/>
          <w:szCs w:val="26"/>
        </w:rPr>
        <w:t xml:space="preserve">gift exchange with others, and entrusting </w:t>
      </w:r>
      <w:r w:rsidR="007C4D70" w:rsidRPr="00316E31">
        <w:rPr>
          <w:rFonts w:asciiTheme="majorBidi" w:hAnsiTheme="majorBidi" w:cstheme="majorBidi"/>
          <w:sz w:val="26"/>
          <w:szCs w:val="26"/>
        </w:rPr>
        <w:t xml:space="preserve">leaders to apportion surpluses. </w:t>
      </w:r>
    </w:p>
    <w:p w14:paraId="0E462EFA" w14:textId="663A0C21" w:rsidR="00BC3E32" w:rsidRPr="00316E31" w:rsidRDefault="00BC3E32" w:rsidP="00BC3E32">
      <w:pPr>
        <w:spacing w:line="240" w:lineRule="auto"/>
        <w:rPr>
          <w:rFonts w:asciiTheme="majorBidi" w:hAnsiTheme="majorBidi" w:cstheme="majorBidi"/>
          <w:sz w:val="26"/>
          <w:szCs w:val="26"/>
        </w:rPr>
      </w:pPr>
      <w:r w:rsidRPr="00316E31">
        <w:rPr>
          <w:rFonts w:asciiTheme="majorBidi" w:hAnsiTheme="majorBidi" w:cstheme="majorBidi"/>
          <w:sz w:val="26"/>
          <w:szCs w:val="26"/>
        </w:rPr>
        <w:t>But what developed in the 19</w:t>
      </w:r>
      <w:r w:rsidRPr="00316E31">
        <w:rPr>
          <w:rFonts w:asciiTheme="majorBidi" w:hAnsiTheme="majorBidi" w:cstheme="majorBidi"/>
          <w:sz w:val="26"/>
          <w:szCs w:val="26"/>
          <w:vertAlign w:val="superscript"/>
        </w:rPr>
        <w:t>th</w:t>
      </w:r>
      <w:r w:rsidRPr="00316E31">
        <w:rPr>
          <w:rFonts w:asciiTheme="majorBidi" w:hAnsiTheme="majorBidi" w:cstheme="majorBidi"/>
          <w:sz w:val="26"/>
          <w:szCs w:val="26"/>
        </w:rPr>
        <w:t xml:space="preserve"> century throughout the </w:t>
      </w:r>
      <w:r w:rsidR="00360B7E">
        <w:rPr>
          <w:rFonts w:asciiTheme="majorBidi" w:hAnsiTheme="majorBidi" w:cstheme="majorBidi"/>
          <w:sz w:val="26"/>
          <w:szCs w:val="26"/>
        </w:rPr>
        <w:t>W</w:t>
      </w:r>
      <w:r w:rsidRPr="00316E31">
        <w:rPr>
          <w:rFonts w:asciiTheme="majorBidi" w:hAnsiTheme="majorBidi" w:cstheme="majorBidi"/>
          <w:sz w:val="26"/>
          <w:szCs w:val="26"/>
        </w:rPr>
        <w:t xml:space="preserve">est is a </w:t>
      </w:r>
      <w:r w:rsidRPr="00316E31">
        <w:rPr>
          <w:rFonts w:asciiTheme="majorBidi" w:hAnsiTheme="majorBidi" w:cstheme="majorBidi"/>
          <w:i/>
          <w:iCs/>
          <w:sz w:val="26"/>
          <w:szCs w:val="26"/>
        </w:rPr>
        <w:t>market society</w:t>
      </w:r>
      <w:r w:rsidRPr="00316E31">
        <w:rPr>
          <w:rFonts w:asciiTheme="majorBidi" w:hAnsiTheme="majorBidi" w:cstheme="majorBidi"/>
          <w:sz w:val="26"/>
          <w:szCs w:val="26"/>
        </w:rPr>
        <w:t>.</w:t>
      </w:r>
      <w:r w:rsidR="004C19B4" w:rsidRPr="00316E31">
        <w:rPr>
          <w:rStyle w:val="FootnoteReference"/>
          <w:rFonts w:asciiTheme="majorBidi" w:hAnsiTheme="majorBidi" w:cstheme="majorBidi"/>
          <w:sz w:val="26"/>
          <w:szCs w:val="26"/>
        </w:rPr>
        <w:footnoteReference w:id="9"/>
      </w:r>
      <w:r w:rsidRPr="00316E31">
        <w:rPr>
          <w:rFonts w:asciiTheme="majorBidi" w:hAnsiTheme="majorBidi" w:cstheme="majorBidi"/>
          <w:sz w:val="26"/>
          <w:szCs w:val="26"/>
        </w:rPr>
        <w:t xml:space="preserve"> Everything is for sale, and most people have to </w:t>
      </w:r>
      <w:r w:rsidRPr="00316E31">
        <w:rPr>
          <w:rFonts w:asciiTheme="majorBidi" w:hAnsiTheme="majorBidi" w:cstheme="majorBidi"/>
          <w:i/>
          <w:iCs/>
          <w:sz w:val="26"/>
          <w:szCs w:val="26"/>
        </w:rPr>
        <w:t>buy</w:t>
      </w:r>
      <w:r w:rsidRPr="00316E31">
        <w:rPr>
          <w:rFonts w:asciiTheme="majorBidi" w:hAnsiTheme="majorBidi" w:cstheme="majorBidi"/>
          <w:sz w:val="26"/>
          <w:szCs w:val="26"/>
        </w:rPr>
        <w:t xml:space="preserve"> </w:t>
      </w:r>
      <w:r w:rsidR="00FD25FE" w:rsidRPr="00316E31">
        <w:rPr>
          <w:rFonts w:asciiTheme="majorBidi" w:hAnsiTheme="majorBidi" w:cstheme="majorBidi"/>
          <w:sz w:val="26"/>
          <w:szCs w:val="26"/>
        </w:rPr>
        <w:t xml:space="preserve">almost </w:t>
      </w:r>
      <w:r w:rsidRPr="00316E31">
        <w:rPr>
          <w:rFonts w:asciiTheme="majorBidi" w:hAnsiTheme="majorBidi" w:cstheme="majorBidi"/>
          <w:sz w:val="26"/>
          <w:szCs w:val="26"/>
        </w:rPr>
        <w:t xml:space="preserve">everything they need to live: food, clothing, housing, and more. </w:t>
      </w:r>
    </w:p>
    <w:p w14:paraId="411B6DCC" w14:textId="62508A82" w:rsidR="0090710D" w:rsidRPr="00316E31" w:rsidRDefault="00E830D4" w:rsidP="005A0FA0">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is situation has never existed </w:t>
      </w:r>
      <w:r w:rsidR="00360B7E">
        <w:rPr>
          <w:rFonts w:asciiTheme="majorBidi" w:hAnsiTheme="majorBidi" w:cstheme="majorBidi"/>
          <w:sz w:val="26"/>
          <w:szCs w:val="26"/>
        </w:rPr>
        <w:t xml:space="preserve">before </w:t>
      </w:r>
      <w:r w:rsidRPr="00316E31">
        <w:rPr>
          <w:rFonts w:asciiTheme="majorBidi" w:hAnsiTheme="majorBidi" w:cstheme="majorBidi"/>
          <w:sz w:val="26"/>
          <w:szCs w:val="26"/>
        </w:rPr>
        <w:t xml:space="preserve">in the history of the world. </w:t>
      </w:r>
      <w:r w:rsidR="00554710" w:rsidRPr="00316E31">
        <w:rPr>
          <w:rFonts w:asciiTheme="majorBidi" w:hAnsiTheme="majorBidi" w:cstheme="majorBidi"/>
          <w:sz w:val="26"/>
          <w:szCs w:val="26"/>
        </w:rPr>
        <w:t xml:space="preserve">This transition from a system of household production to a market-dominated society is perhaps the single greatest pressure point on men and women’s </w:t>
      </w:r>
      <w:r w:rsidR="00791492" w:rsidRPr="00316E31">
        <w:rPr>
          <w:rFonts w:asciiTheme="majorBidi" w:hAnsiTheme="majorBidi" w:cstheme="majorBidi"/>
          <w:sz w:val="26"/>
          <w:szCs w:val="26"/>
        </w:rPr>
        <w:t xml:space="preserve">relations to each other in the whole modern world. </w:t>
      </w:r>
    </w:p>
    <w:p w14:paraId="352F1243" w14:textId="1FD54D31" w:rsidR="008C7E07" w:rsidRPr="00316E31" w:rsidRDefault="00E3174F" w:rsidP="004464E6">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For instance, this has transformed children from being an economic asset to an economic liability. </w:t>
      </w:r>
      <w:r w:rsidR="00BC691C" w:rsidRPr="00316E31">
        <w:rPr>
          <w:rFonts w:asciiTheme="majorBidi" w:hAnsiTheme="majorBidi" w:cstheme="majorBidi"/>
          <w:sz w:val="26"/>
          <w:szCs w:val="26"/>
        </w:rPr>
        <w:t xml:space="preserve">If </w:t>
      </w:r>
      <w:r w:rsidR="00A008D3" w:rsidRPr="00316E31">
        <w:rPr>
          <w:rFonts w:asciiTheme="majorBidi" w:hAnsiTheme="majorBidi" w:cstheme="majorBidi"/>
          <w:sz w:val="26"/>
          <w:szCs w:val="26"/>
        </w:rPr>
        <w:t xml:space="preserve">you are producing your own food, tools, and clothing, then even small children can contribute in powerful ways to that household economy. But if the only way to earn a living is to get a job, and the only way to get a job is to get </w:t>
      </w:r>
      <w:r w:rsidR="007662A4">
        <w:rPr>
          <w:rFonts w:asciiTheme="majorBidi" w:hAnsiTheme="majorBidi" w:cstheme="majorBidi"/>
          <w:sz w:val="26"/>
          <w:szCs w:val="26"/>
        </w:rPr>
        <w:t>twelve to twenty years of</w:t>
      </w:r>
      <w:r w:rsidR="00A008D3" w:rsidRPr="00316E31">
        <w:rPr>
          <w:rFonts w:asciiTheme="majorBidi" w:hAnsiTheme="majorBidi" w:cstheme="majorBidi"/>
          <w:sz w:val="26"/>
          <w:szCs w:val="26"/>
        </w:rPr>
        <w:t xml:space="preserve"> education first, </w:t>
      </w:r>
      <w:r w:rsidR="00D665EC" w:rsidRPr="00316E31">
        <w:rPr>
          <w:rFonts w:asciiTheme="majorBidi" w:hAnsiTheme="majorBidi" w:cstheme="majorBidi"/>
          <w:sz w:val="26"/>
          <w:szCs w:val="26"/>
        </w:rPr>
        <w:t xml:space="preserve">then </w:t>
      </w:r>
      <w:r w:rsidR="00B1408C" w:rsidRPr="00316E31">
        <w:rPr>
          <w:rFonts w:asciiTheme="majorBidi" w:hAnsiTheme="majorBidi" w:cstheme="majorBidi"/>
          <w:sz w:val="26"/>
          <w:szCs w:val="26"/>
        </w:rPr>
        <w:t>raising children becomes a massive, decades-long expenditure of time, effort, and money</w:t>
      </w:r>
      <w:r w:rsidR="001C1D27" w:rsidRPr="00316E31">
        <w:rPr>
          <w:rFonts w:asciiTheme="majorBidi" w:hAnsiTheme="majorBidi" w:cstheme="majorBidi"/>
          <w:sz w:val="26"/>
          <w:szCs w:val="26"/>
        </w:rPr>
        <w:t>.</w:t>
      </w:r>
      <w:r w:rsidR="004464E6" w:rsidRPr="00316E31">
        <w:rPr>
          <w:rFonts w:asciiTheme="majorBidi" w:hAnsiTheme="majorBidi" w:cstheme="majorBidi"/>
          <w:sz w:val="26"/>
          <w:szCs w:val="26"/>
        </w:rPr>
        <w:t xml:space="preserve"> </w:t>
      </w:r>
      <w:r w:rsidR="008C7E07" w:rsidRPr="00316E31">
        <w:rPr>
          <w:rFonts w:asciiTheme="majorBidi" w:hAnsiTheme="majorBidi" w:cstheme="majorBidi"/>
          <w:sz w:val="26"/>
          <w:szCs w:val="26"/>
        </w:rPr>
        <w:t xml:space="preserve">To put this another way, the transition to a market society has set </w:t>
      </w:r>
      <w:r w:rsidR="008C7E07" w:rsidRPr="00316E31">
        <w:rPr>
          <w:rFonts w:asciiTheme="majorBidi" w:hAnsiTheme="majorBidi" w:cstheme="majorBidi"/>
          <w:i/>
          <w:iCs/>
          <w:sz w:val="26"/>
          <w:szCs w:val="26"/>
        </w:rPr>
        <w:t>the goods of the market</w:t>
      </w:r>
      <w:r w:rsidR="008C7E07" w:rsidRPr="00316E31">
        <w:rPr>
          <w:rFonts w:asciiTheme="majorBidi" w:hAnsiTheme="majorBidi" w:cstheme="majorBidi"/>
          <w:sz w:val="26"/>
          <w:szCs w:val="26"/>
        </w:rPr>
        <w:t xml:space="preserve"> into direct competition with </w:t>
      </w:r>
      <w:r w:rsidR="008C7E07" w:rsidRPr="00316E31">
        <w:rPr>
          <w:rFonts w:asciiTheme="majorBidi" w:hAnsiTheme="majorBidi" w:cstheme="majorBidi"/>
          <w:i/>
          <w:iCs/>
          <w:sz w:val="26"/>
          <w:szCs w:val="26"/>
        </w:rPr>
        <w:t>goods of the home</w:t>
      </w:r>
      <w:r w:rsidR="00760F82" w:rsidRPr="00316E31">
        <w:rPr>
          <w:rFonts w:asciiTheme="majorBidi" w:hAnsiTheme="majorBidi" w:cstheme="majorBidi"/>
          <w:sz w:val="26"/>
          <w:szCs w:val="26"/>
        </w:rPr>
        <w:t>.</w:t>
      </w:r>
      <w:r w:rsidR="00CB2E57" w:rsidRPr="00316E31">
        <w:rPr>
          <w:rStyle w:val="FootnoteReference"/>
          <w:rFonts w:asciiTheme="majorBidi" w:hAnsiTheme="majorBidi" w:cstheme="majorBidi"/>
          <w:sz w:val="26"/>
          <w:szCs w:val="26"/>
        </w:rPr>
        <w:footnoteReference w:id="10"/>
      </w:r>
      <w:r w:rsidR="00E10B71" w:rsidRPr="00316E31">
        <w:rPr>
          <w:rFonts w:asciiTheme="majorBidi" w:hAnsiTheme="majorBidi" w:cstheme="majorBidi"/>
          <w:sz w:val="26"/>
          <w:szCs w:val="26"/>
        </w:rPr>
        <w:t xml:space="preserve"> </w:t>
      </w:r>
    </w:p>
    <w:p w14:paraId="40B77975" w14:textId="182240B4" w:rsidR="00882AD6" w:rsidRPr="00316E31" w:rsidRDefault="00C03B70" w:rsidP="004464E6">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e transformation from household production to a market society has </w:t>
      </w:r>
      <w:r w:rsidR="00E14E93" w:rsidRPr="00316E31">
        <w:rPr>
          <w:rFonts w:asciiTheme="majorBidi" w:hAnsiTheme="majorBidi" w:cstheme="majorBidi"/>
          <w:sz w:val="26"/>
          <w:szCs w:val="26"/>
        </w:rPr>
        <w:t>created a situation where</w:t>
      </w:r>
      <w:r w:rsidR="00726120" w:rsidRPr="00316E31">
        <w:rPr>
          <w:rFonts w:asciiTheme="majorBidi" w:hAnsiTheme="majorBidi" w:cstheme="majorBidi"/>
          <w:sz w:val="26"/>
          <w:szCs w:val="26"/>
        </w:rPr>
        <w:t xml:space="preserve"> </w:t>
      </w:r>
      <w:r w:rsidR="00E14E93" w:rsidRPr="00316E31">
        <w:rPr>
          <w:rFonts w:asciiTheme="majorBidi" w:hAnsiTheme="majorBidi" w:cstheme="majorBidi"/>
          <w:sz w:val="26"/>
          <w:szCs w:val="26"/>
        </w:rPr>
        <w:t xml:space="preserve">work is the </w:t>
      </w:r>
      <w:r w:rsidR="00371F5E" w:rsidRPr="00316E31">
        <w:rPr>
          <w:rFonts w:asciiTheme="majorBidi" w:hAnsiTheme="majorBidi" w:cstheme="majorBidi"/>
          <w:sz w:val="26"/>
          <w:szCs w:val="26"/>
        </w:rPr>
        <w:t>“</w:t>
      </w:r>
      <w:r w:rsidR="00E14E93" w:rsidRPr="00316E31">
        <w:rPr>
          <w:rFonts w:asciiTheme="majorBidi" w:hAnsiTheme="majorBidi" w:cstheme="majorBidi"/>
          <w:sz w:val="26"/>
          <w:szCs w:val="26"/>
        </w:rPr>
        <w:t>chief repository of male identity.</w:t>
      </w:r>
      <w:r w:rsidR="00371F5E" w:rsidRPr="00316E31">
        <w:rPr>
          <w:rFonts w:asciiTheme="majorBidi" w:hAnsiTheme="majorBidi" w:cstheme="majorBidi"/>
          <w:sz w:val="26"/>
          <w:szCs w:val="26"/>
        </w:rPr>
        <w:t>”</w:t>
      </w:r>
      <w:r w:rsidR="00371F5E" w:rsidRPr="00316E31">
        <w:rPr>
          <w:rStyle w:val="FootnoteReference"/>
          <w:rFonts w:asciiTheme="majorBidi" w:hAnsiTheme="majorBidi" w:cstheme="majorBidi"/>
          <w:sz w:val="26"/>
          <w:szCs w:val="26"/>
        </w:rPr>
        <w:footnoteReference w:id="11"/>
      </w:r>
      <w:r w:rsidR="00E14E93" w:rsidRPr="00316E31">
        <w:rPr>
          <w:rFonts w:asciiTheme="majorBidi" w:hAnsiTheme="majorBidi" w:cstheme="majorBidi"/>
          <w:sz w:val="26"/>
          <w:szCs w:val="26"/>
        </w:rPr>
        <w:t xml:space="preserve"> </w:t>
      </w:r>
      <w:r w:rsidR="00371F5E" w:rsidRPr="00316E31">
        <w:rPr>
          <w:rFonts w:asciiTheme="majorBidi" w:hAnsiTheme="majorBidi" w:cstheme="majorBidi"/>
          <w:sz w:val="26"/>
          <w:szCs w:val="26"/>
        </w:rPr>
        <w:t xml:space="preserve">Increasingly, the only way </w:t>
      </w:r>
      <w:r w:rsidR="00282DB6" w:rsidRPr="00316E31">
        <w:rPr>
          <w:rFonts w:asciiTheme="majorBidi" w:hAnsiTheme="majorBidi" w:cstheme="majorBidi"/>
          <w:sz w:val="26"/>
          <w:szCs w:val="26"/>
        </w:rPr>
        <w:t xml:space="preserve">in which men can earn status and honor in the eyes of the whole culture is through their work. </w:t>
      </w:r>
      <w:r w:rsidR="00726120" w:rsidRPr="00316E31">
        <w:rPr>
          <w:rFonts w:asciiTheme="majorBidi" w:hAnsiTheme="majorBidi" w:cstheme="majorBidi"/>
          <w:sz w:val="26"/>
          <w:szCs w:val="26"/>
        </w:rPr>
        <w:t xml:space="preserve">It’s why we </w:t>
      </w:r>
      <w:r w:rsidR="007C6E8A">
        <w:rPr>
          <w:rFonts w:asciiTheme="majorBidi" w:hAnsiTheme="majorBidi" w:cstheme="majorBidi"/>
          <w:sz w:val="26"/>
          <w:szCs w:val="26"/>
        </w:rPr>
        <w:t xml:space="preserve">often </w:t>
      </w:r>
      <w:r w:rsidR="00726120" w:rsidRPr="00316E31">
        <w:rPr>
          <w:rFonts w:asciiTheme="majorBidi" w:hAnsiTheme="majorBidi" w:cstheme="majorBidi"/>
          <w:sz w:val="26"/>
          <w:szCs w:val="26"/>
        </w:rPr>
        <w:t xml:space="preserve">ask on first meeting someone, “What do you do?” </w:t>
      </w:r>
    </w:p>
    <w:p w14:paraId="2DE327D1" w14:textId="04CF8A95" w:rsidR="00E14E93" w:rsidRPr="00316E31" w:rsidRDefault="00726120" w:rsidP="00835E1D">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But </w:t>
      </w:r>
      <w:r w:rsidR="00B236FA" w:rsidRPr="00316E31">
        <w:rPr>
          <w:rFonts w:asciiTheme="majorBidi" w:hAnsiTheme="majorBidi" w:cstheme="majorBidi"/>
          <w:sz w:val="26"/>
          <w:szCs w:val="26"/>
        </w:rPr>
        <w:t xml:space="preserve">our modern market society has </w:t>
      </w:r>
      <w:r w:rsidR="00FD773C" w:rsidRPr="00316E31">
        <w:rPr>
          <w:rFonts w:asciiTheme="majorBidi" w:hAnsiTheme="majorBidi" w:cstheme="majorBidi"/>
          <w:sz w:val="26"/>
          <w:szCs w:val="26"/>
        </w:rPr>
        <w:t xml:space="preserve">also created a situation where women are measured by the same standard. </w:t>
      </w:r>
      <w:r w:rsidR="00A50BFC" w:rsidRPr="00316E31">
        <w:rPr>
          <w:rFonts w:asciiTheme="majorBidi" w:hAnsiTheme="majorBidi" w:cstheme="majorBidi"/>
          <w:sz w:val="26"/>
          <w:szCs w:val="26"/>
        </w:rPr>
        <w:t xml:space="preserve">Having a high-status job or a personally fulfilling career is increasingly seen as the greatest good a woman can pursue. </w:t>
      </w:r>
      <w:r w:rsidR="005C6C83" w:rsidRPr="00316E31">
        <w:rPr>
          <w:rFonts w:asciiTheme="majorBidi" w:hAnsiTheme="majorBidi" w:cstheme="majorBidi"/>
          <w:sz w:val="26"/>
          <w:szCs w:val="26"/>
        </w:rPr>
        <w:t>Historian Scott Yenor calls this the “career mystique.”</w:t>
      </w:r>
      <w:r w:rsidR="00194B8E" w:rsidRPr="00316E31">
        <w:rPr>
          <w:rStyle w:val="FootnoteReference"/>
          <w:rFonts w:asciiTheme="majorBidi" w:hAnsiTheme="majorBidi" w:cstheme="majorBidi"/>
          <w:sz w:val="26"/>
          <w:szCs w:val="26"/>
        </w:rPr>
        <w:footnoteReference w:id="12"/>
      </w:r>
      <w:r w:rsidR="00DE6919" w:rsidRPr="00316E31">
        <w:rPr>
          <w:rFonts w:asciiTheme="majorBidi" w:hAnsiTheme="majorBidi" w:cstheme="majorBidi"/>
          <w:sz w:val="26"/>
          <w:szCs w:val="26"/>
        </w:rPr>
        <w:t xml:space="preserve"> </w:t>
      </w:r>
      <w:r w:rsidR="00523847" w:rsidRPr="00316E31">
        <w:rPr>
          <w:rFonts w:asciiTheme="majorBidi" w:hAnsiTheme="majorBidi" w:cstheme="majorBidi"/>
          <w:sz w:val="26"/>
          <w:szCs w:val="26"/>
        </w:rPr>
        <w:t xml:space="preserve">Work </w:t>
      </w:r>
      <w:r w:rsidR="00D57194" w:rsidRPr="00316E31">
        <w:rPr>
          <w:rFonts w:asciiTheme="majorBidi" w:hAnsiTheme="majorBidi" w:cstheme="majorBidi"/>
          <w:sz w:val="26"/>
          <w:szCs w:val="26"/>
        </w:rPr>
        <w:t xml:space="preserve">is an increasingly central </w:t>
      </w:r>
      <w:r w:rsidR="00756CBD" w:rsidRPr="00316E31">
        <w:rPr>
          <w:rFonts w:asciiTheme="majorBidi" w:hAnsiTheme="majorBidi" w:cstheme="majorBidi"/>
          <w:sz w:val="26"/>
          <w:szCs w:val="26"/>
        </w:rPr>
        <w:t xml:space="preserve">component of modern identity. </w:t>
      </w:r>
      <w:r w:rsidR="00D54DD9">
        <w:rPr>
          <w:rFonts w:asciiTheme="majorBidi" w:hAnsiTheme="majorBidi" w:cstheme="majorBidi"/>
          <w:sz w:val="26"/>
          <w:szCs w:val="26"/>
        </w:rPr>
        <w:t>W</w:t>
      </w:r>
      <w:r w:rsidR="00720389" w:rsidRPr="00316E31">
        <w:rPr>
          <w:rFonts w:asciiTheme="majorBidi" w:hAnsiTheme="majorBidi" w:cstheme="majorBidi"/>
          <w:sz w:val="26"/>
          <w:szCs w:val="26"/>
        </w:rPr>
        <w:t xml:space="preserve">hat you do has come to define who you are. </w:t>
      </w:r>
    </w:p>
    <w:p w14:paraId="17392684" w14:textId="0F576070" w:rsidR="008F7CF1" w:rsidRPr="00316E31" w:rsidRDefault="00812555" w:rsidP="002241BD">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e transition to a market society has </w:t>
      </w:r>
      <w:r w:rsidR="00E5115F" w:rsidRPr="00316E31">
        <w:rPr>
          <w:rFonts w:asciiTheme="majorBidi" w:hAnsiTheme="majorBidi" w:cstheme="majorBidi"/>
          <w:sz w:val="26"/>
          <w:szCs w:val="26"/>
        </w:rPr>
        <w:t xml:space="preserve">set a sharp fork in the road before </w:t>
      </w:r>
      <w:r w:rsidR="002E186E" w:rsidRPr="00316E31">
        <w:rPr>
          <w:rFonts w:asciiTheme="majorBidi" w:hAnsiTheme="majorBidi" w:cstheme="majorBidi"/>
          <w:sz w:val="26"/>
          <w:szCs w:val="26"/>
        </w:rPr>
        <w:t xml:space="preserve">women, and especially married women: whether to prioritize autonomy, </w:t>
      </w:r>
      <w:r w:rsidR="001928C9" w:rsidRPr="00316E31">
        <w:rPr>
          <w:rFonts w:asciiTheme="majorBidi" w:hAnsiTheme="majorBidi" w:cstheme="majorBidi"/>
          <w:sz w:val="26"/>
          <w:szCs w:val="26"/>
        </w:rPr>
        <w:t xml:space="preserve">money, career, and status, </w:t>
      </w:r>
      <w:r w:rsidR="00F017C4" w:rsidRPr="00316E31">
        <w:rPr>
          <w:rFonts w:asciiTheme="majorBidi" w:hAnsiTheme="majorBidi" w:cstheme="majorBidi"/>
          <w:sz w:val="26"/>
          <w:szCs w:val="26"/>
        </w:rPr>
        <w:t xml:space="preserve">which </w:t>
      </w:r>
      <w:r w:rsidR="00882AD6" w:rsidRPr="00316E31">
        <w:rPr>
          <w:rFonts w:asciiTheme="majorBidi" w:hAnsiTheme="majorBidi" w:cstheme="majorBidi"/>
          <w:sz w:val="26"/>
          <w:szCs w:val="26"/>
        </w:rPr>
        <w:t>are all rewarded</w:t>
      </w:r>
      <w:r w:rsidR="00835E1D" w:rsidRPr="00316E31">
        <w:rPr>
          <w:rFonts w:asciiTheme="majorBidi" w:hAnsiTheme="majorBidi" w:cstheme="majorBidi"/>
          <w:sz w:val="26"/>
          <w:szCs w:val="26"/>
        </w:rPr>
        <w:t xml:space="preserve"> by the culture, or to pur</w:t>
      </w:r>
      <w:r w:rsidR="00341163" w:rsidRPr="00316E31">
        <w:rPr>
          <w:rFonts w:asciiTheme="majorBidi" w:hAnsiTheme="majorBidi" w:cstheme="majorBidi"/>
          <w:sz w:val="26"/>
          <w:szCs w:val="26"/>
        </w:rPr>
        <w:t xml:space="preserve">sue </w:t>
      </w:r>
      <w:r w:rsidR="0024281B" w:rsidRPr="00316E31">
        <w:rPr>
          <w:rFonts w:asciiTheme="majorBidi" w:hAnsiTheme="majorBidi" w:cstheme="majorBidi"/>
          <w:sz w:val="26"/>
          <w:szCs w:val="26"/>
        </w:rPr>
        <w:t xml:space="preserve">marriage, along with </w:t>
      </w:r>
      <w:r w:rsidR="00993206" w:rsidRPr="00316E31">
        <w:rPr>
          <w:rFonts w:asciiTheme="majorBidi" w:hAnsiTheme="majorBidi" w:cstheme="majorBidi"/>
          <w:sz w:val="26"/>
          <w:szCs w:val="26"/>
        </w:rPr>
        <w:t>having, raising, and nurturing children,</w:t>
      </w:r>
      <w:r w:rsidR="00A11559" w:rsidRPr="00316E31">
        <w:rPr>
          <w:rFonts w:asciiTheme="majorBidi" w:hAnsiTheme="majorBidi" w:cstheme="majorBidi"/>
          <w:sz w:val="26"/>
          <w:szCs w:val="26"/>
        </w:rPr>
        <w:t xml:space="preserve"> </w:t>
      </w:r>
      <w:r w:rsidR="0082694C" w:rsidRPr="00316E31">
        <w:rPr>
          <w:rFonts w:asciiTheme="majorBidi" w:hAnsiTheme="majorBidi" w:cstheme="majorBidi"/>
          <w:sz w:val="26"/>
          <w:szCs w:val="26"/>
        </w:rPr>
        <w:t xml:space="preserve">which are </w:t>
      </w:r>
      <w:r w:rsidR="0082694C" w:rsidRPr="00316E31">
        <w:rPr>
          <w:rFonts w:asciiTheme="majorBidi" w:hAnsiTheme="majorBidi" w:cstheme="majorBidi"/>
          <w:sz w:val="26"/>
          <w:szCs w:val="26"/>
        </w:rPr>
        <w:lastRenderedPageBreak/>
        <w:t xml:space="preserve">increasingly </w:t>
      </w:r>
      <w:r w:rsidR="00F47949" w:rsidRPr="00316E31">
        <w:rPr>
          <w:rFonts w:asciiTheme="majorBidi" w:hAnsiTheme="majorBidi" w:cstheme="majorBidi"/>
          <w:sz w:val="26"/>
          <w:szCs w:val="26"/>
        </w:rPr>
        <w:t xml:space="preserve">dismissed </w:t>
      </w:r>
      <w:r w:rsidR="00415D83" w:rsidRPr="00316E31">
        <w:rPr>
          <w:rFonts w:asciiTheme="majorBidi" w:hAnsiTheme="majorBidi" w:cstheme="majorBidi"/>
          <w:sz w:val="26"/>
          <w:szCs w:val="26"/>
        </w:rPr>
        <w:t>by the culture.</w:t>
      </w:r>
      <w:r w:rsidR="009C6B40" w:rsidRPr="00316E31">
        <w:rPr>
          <w:rFonts w:asciiTheme="majorBidi" w:hAnsiTheme="majorBidi" w:cstheme="majorBidi"/>
          <w:sz w:val="26"/>
          <w:szCs w:val="26"/>
        </w:rPr>
        <w:t xml:space="preserve"> </w:t>
      </w:r>
      <w:r w:rsidR="00523847" w:rsidRPr="00316E31">
        <w:rPr>
          <w:rFonts w:asciiTheme="majorBidi" w:hAnsiTheme="majorBidi" w:cstheme="majorBidi"/>
          <w:sz w:val="26"/>
          <w:szCs w:val="26"/>
        </w:rPr>
        <w:t xml:space="preserve">Our culture has increasingly divided work from home, and rewarded work at the expense of home. </w:t>
      </w:r>
      <w:r w:rsidR="00E940B3" w:rsidRPr="00316E31">
        <w:rPr>
          <w:rFonts w:asciiTheme="majorBidi" w:hAnsiTheme="majorBidi" w:cstheme="majorBidi"/>
          <w:sz w:val="26"/>
          <w:szCs w:val="26"/>
        </w:rPr>
        <w:t>Increasingly, our society has dishonored and devalued care and nurture. Work is what is done for pay, and therefore what is worthy of honor and respect. Caring for others, whether elderly parents or infant children, doesn’t pay</w:t>
      </w:r>
      <w:r w:rsidR="00B11AAB">
        <w:rPr>
          <w:rFonts w:asciiTheme="majorBidi" w:hAnsiTheme="majorBidi" w:cstheme="majorBidi"/>
          <w:sz w:val="26"/>
          <w:szCs w:val="26"/>
        </w:rPr>
        <w:t xml:space="preserve"> (or if it does, it pays poorly)</w:t>
      </w:r>
      <w:r w:rsidR="00E940B3" w:rsidRPr="00316E31">
        <w:rPr>
          <w:rFonts w:asciiTheme="majorBidi" w:hAnsiTheme="majorBidi" w:cstheme="majorBidi"/>
          <w:sz w:val="26"/>
          <w:szCs w:val="26"/>
        </w:rPr>
        <w:t xml:space="preserve"> and therefore gets little respect. </w:t>
      </w:r>
    </w:p>
    <w:p w14:paraId="4BF21F31" w14:textId="5178C4B9" w:rsidR="00495F48" w:rsidRPr="00316E31" w:rsidRDefault="00B726AF" w:rsidP="000337CE">
      <w:pPr>
        <w:spacing w:line="240" w:lineRule="auto"/>
        <w:rPr>
          <w:rFonts w:asciiTheme="majorBidi" w:hAnsiTheme="majorBidi" w:cstheme="majorBidi"/>
          <w:sz w:val="26"/>
          <w:szCs w:val="26"/>
        </w:rPr>
      </w:pPr>
      <w:r w:rsidRPr="00316E31">
        <w:rPr>
          <w:rFonts w:asciiTheme="majorBidi" w:hAnsiTheme="majorBidi" w:cstheme="majorBidi"/>
          <w:sz w:val="26"/>
          <w:szCs w:val="26"/>
        </w:rPr>
        <w:t>For an educated</w:t>
      </w:r>
      <w:r w:rsidR="00C91760" w:rsidRPr="00316E31">
        <w:rPr>
          <w:rFonts w:asciiTheme="majorBidi" w:hAnsiTheme="majorBidi" w:cstheme="majorBidi"/>
          <w:sz w:val="26"/>
          <w:szCs w:val="26"/>
        </w:rPr>
        <w:t xml:space="preserve"> wom</w:t>
      </w:r>
      <w:r w:rsidR="004146AF">
        <w:rPr>
          <w:rFonts w:asciiTheme="majorBidi" w:hAnsiTheme="majorBidi" w:cstheme="majorBidi"/>
          <w:sz w:val="26"/>
          <w:szCs w:val="26"/>
        </w:rPr>
        <w:t>a</w:t>
      </w:r>
      <w:r w:rsidR="00C91760" w:rsidRPr="00316E31">
        <w:rPr>
          <w:rFonts w:asciiTheme="majorBidi" w:hAnsiTheme="majorBidi" w:cstheme="majorBidi"/>
          <w:sz w:val="26"/>
          <w:szCs w:val="26"/>
        </w:rPr>
        <w:t xml:space="preserve">n to drop out of the workforce </w:t>
      </w:r>
      <w:r w:rsidR="006423F5" w:rsidRPr="00316E31">
        <w:rPr>
          <w:rFonts w:asciiTheme="majorBidi" w:hAnsiTheme="majorBidi" w:cstheme="majorBidi"/>
          <w:sz w:val="26"/>
          <w:szCs w:val="26"/>
        </w:rPr>
        <w:t>in order to care for her own children is</w:t>
      </w:r>
      <w:r w:rsidR="00A37BF7" w:rsidRPr="00316E31">
        <w:rPr>
          <w:rFonts w:asciiTheme="majorBidi" w:hAnsiTheme="majorBidi" w:cstheme="majorBidi"/>
          <w:sz w:val="26"/>
          <w:szCs w:val="26"/>
        </w:rPr>
        <w:t xml:space="preserve"> for her to undergo a status death. </w:t>
      </w:r>
      <w:r w:rsidR="00495F48" w:rsidRPr="00316E31">
        <w:rPr>
          <w:rFonts w:asciiTheme="majorBidi" w:hAnsiTheme="majorBidi" w:cstheme="majorBidi"/>
          <w:sz w:val="26"/>
          <w:szCs w:val="26"/>
        </w:rPr>
        <w:t xml:space="preserve">As Camille Paglia </w:t>
      </w:r>
      <w:r w:rsidR="0067298B">
        <w:rPr>
          <w:rFonts w:asciiTheme="majorBidi" w:hAnsiTheme="majorBidi" w:cstheme="majorBidi"/>
          <w:sz w:val="26"/>
          <w:szCs w:val="26"/>
        </w:rPr>
        <w:t xml:space="preserve">has </w:t>
      </w:r>
      <w:r w:rsidR="00495F48" w:rsidRPr="00316E31">
        <w:rPr>
          <w:rFonts w:asciiTheme="majorBidi" w:hAnsiTheme="majorBidi" w:cstheme="majorBidi"/>
          <w:sz w:val="26"/>
          <w:szCs w:val="26"/>
        </w:rPr>
        <w:t>put it, “Motherhood has become so secondary to professional ambitions in the American middle class that it is impossible to imagine a second-year undergraduate at an Ivy League university, for example, announcing to her friends that she plans to drop out, get married, and have a baby. She would be treated as a traitor to her class. ‘You’re wasting your life,’ she would be told.”</w:t>
      </w:r>
      <w:r w:rsidR="00F510AB" w:rsidRPr="00316E31">
        <w:rPr>
          <w:rStyle w:val="FootnoteReference"/>
          <w:rFonts w:asciiTheme="majorBidi" w:hAnsiTheme="majorBidi" w:cstheme="majorBidi"/>
          <w:sz w:val="26"/>
          <w:szCs w:val="26"/>
        </w:rPr>
        <w:footnoteReference w:id="13"/>
      </w:r>
    </w:p>
    <w:p w14:paraId="0A98B105" w14:textId="4DCF0BFD" w:rsidR="007E0490" w:rsidRPr="00316E31" w:rsidRDefault="003873BB" w:rsidP="002241BD">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Over the past two hundred years, the general trend has been to both separate work from home and remove work from home. </w:t>
      </w:r>
      <w:r w:rsidR="0016752A">
        <w:rPr>
          <w:rFonts w:asciiTheme="majorBidi" w:hAnsiTheme="majorBidi" w:cstheme="majorBidi"/>
          <w:sz w:val="26"/>
          <w:szCs w:val="26"/>
        </w:rPr>
        <w:t>For many, h</w:t>
      </w:r>
      <w:r w:rsidR="008F6A68" w:rsidRPr="00316E31">
        <w:rPr>
          <w:rFonts w:asciiTheme="majorBidi" w:hAnsiTheme="majorBidi" w:cstheme="majorBidi"/>
          <w:sz w:val="26"/>
          <w:szCs w:val="26"/>
        </w:rPr>
        <w:t xml:space="preserve">ome has become simply a place for consumption and recharging batteries, so that all its members can be sent back out into their </w:t>
      </w:r>
      <w:r w:rsidR="00937E68" w:rsidRPr="00316E31">
        <w:rPr>
          <w:rFonts w:asciiTheme="majorBidi" w:hAnsiTheme="majorBidi" w:cstheme="majorBidi"/>
          <w:sz w:val="26"/>
          <w:szCs w:val="26"/>
        </w:rPr>
        <w:t xml:space="preserve">market roles: children in school to prepare for the market, mom and dad to earn their keep in the market. </w:t>
      </w:r>
    </w:p>
    <w:p w14:paraId="2DB7D8EF" w14:textId="77777777" w:rsidR="00E11047" w:rsidRPr="00316E31" w:rsidRDefault="009C43EF" w:rsidP="008C5577">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n other words, </w:t>
      </w:r>
      <w:r w:rsidR="00680021" w:rsidRPr="00316E31">
        <w:rPr>
          <w:rFonts w:asciiTheme="majorBidi" w:hAnsiTheme="majorBidi" w:cstheme="majorBidi"/>
          <w:sz w:val="26"/>
          <w:szCs w:val="26"/>
        </w:rPr>
        <w:t xml:space="preserve">housewifery used to </w:t>
      </w:r>
      <w:r w:rsidR="00832DFB" w:rsidRPr="00316E31">
        <w:rPr>
          <w:rFonts w:asciiTheme="majorBidi" w:hAnsiTheme="majorBidi" w:cstheme="majorBidi"/>
          <w:sz w:val="26"/>
          <w:szCs w:val="26"/>
        </w:rPr>
        <w:t>consist of an</w:t>
      </w:r>
      <w:r w:rsidR="004A5B88" w:rsidRPr="00316E31">
        <w:rPr>
          <w:rFonts w:asciiTheme="majorBidi" w:hAnsiTheme="majorBidi" w:cstheme="majorBidi"/>
          <w:sz w:val="26"/>
          <w:szCs w:val="26"/>
        </w:rPr>
        <w:t xml:space="preserve"> impressive combination of skills, crafts, traditional knowledge, </w:t>
      </w:r>
      <w:r w:rsidR="009250FE" w:rsidRPr="00316E31">
        <w:rPr>
          <w:rFonts w:asciiTheme="majorBidi" w:hAnsiTheme="majorBidi" w:cstheme="majorBidi"/>
          <w:sz w:val="26"/>
          <w:szCs w:val="26"/>
        </w:rPr>
        <w:t xml:space="preserve">medical care, </w:t>
      </w:r>
      <w:r w:rsidR="003527E9" w:rsidRPr="00316E31">
        <w:rPr>
          <w:rFonts w:asciiTheme="majorBidi" w:hAnsiTheme="majorBidi" w:cstheme="majorBidi"/>
          <w:sz w:val="26"/>
          <w:szCs w:val="26"/>
        </w:rPr>
        <w:t xml:space="preserve">and more, all contributing directly to the household’s surviving and thriving. </w:t>
      </w:r>
      <w:r w:rsidR="00275FD7" w:rsidRPr="00316E31">
        <w:rPr>
          <w:rFonts w:asciiTheme="majorBidi" w:hAnsiTheme="majorBidi" w:cstheme="majorBidi"/>
          <w:sz w:val="26"/>
          <w:szCs w:val="26"/>
        </w:rPr>
        <w:t xml:space="preserve">But our culture’s technological revolution and market revolution have hollowed out the housewife’s traditional role. </w:t>
      </w:r>
    </w:p>
    <w:p w14:paraId="77F87DF1" w14:textId="0234ED5E" w:rsidR="00E11047" w:rsidRPr="00316E31" w:rsidRDefault="00E11047" w:rsidP="008C5577">
      <w:pPr>
        <w:spacing w:line="240" w:lineRule="auto"/>
        <w:rPr>
          <w:rFonts w:asciiTheme="majorBidi" w:hAnsiTheme="majorBidi" w:cstheme="majorBidi"/>
          <w:sz w:val="26"/>
          <w:szCs w:val="26"/>
        </w:rPr>
      </w:pPr>
      <w:r w:rsidRPr="00316E31">
        <w:rPr>
          <w:rFonts w:asciiTheme="majorBidi" w:hAnsiTheme="majorBidi" w:cstheme="majorBidi"/>
          <w:sz w:val="26"/>
          <w:szCs w:val="26"/>
        </w:rPr>
        <w:t>As a result of these two huge transformations, most of the functions that used to belong to the family are now carried out by mass institutions.</w:t>
      </w:r>
      <w:r w:rsidR="00F05C58" w:rsidRPr="00316E31">
        <w:rPr>
          <w:rStyle w:val="FootnoteReference"/>
          <w:rFonts w:asciiTheme="majorBidi" w:hAnsiTheme="majorBidi" w:cstheme="majorBidi"/>
          <w:sz w:val="26"/>
          <w:szCs w:val="26"/>
        </w:rPr>
        <w:footnoteReference w:id="14"/>
      </w:r>
      <w:r w:rsidRPr="00316E31">
        <w:rPr>
          <w:rFonts w:asciiTheme="majorBidi" w:hAnsiTheme="majorBidi" w:cstheme="majorBidi"/>
          <w:sz w:val="26"/>
          <w:szCs w:val="26"/>
        </w:rPr>
        <w:t xml:space="preserve"> </w:t>
      </w:r>
      <w:r w:rsidR="00B30731" w:rsidRPr="00316E31">
        <w:rPr>
          <w:rFonts w:asciiTheme="majorBidi" w:hAnsiTheme="majorBidi" w:cstheme="majorBidi"/>
          <w:sz w:val="26"/>
          <w:szCs w:val="26"/>
        </w:rPr>
        <w:t>Economic activity takes place in businesses, factories, offices</w:t>
      </w:r>
      <w:r w:rsidR="00B1288D" w:rsidRPr="00316E31">
        <w:rPr>
          <w:rFonts w:asciiTheme="majorBidi" w:hAnsiTheme="majorBidi" w:cstheme="majorBidi"/>
          <w:sz w:val="26"/>
          <w:szCs w:val="26"/>
        </w:rPr>
        <w:t xml:space="preserve">. Hospitals and </w:t>
      </w:r>
      <w:proofErr w:type="spellStart"/>
      <w:r w:rsidR="00B1288D" w:rsidRPr="00316E31">
        <w:rPr>
          <w:rFonts w:asciiTheme="majorBidi" w:hAnsiTheme="majorBidi" w:cstheme="majorBidi"/>
          <w:sz w:val="26"/>
          <w:szCs w:val="26"/>
        </w:rPr>
        <w:t>doctors</w:t>
      </w:r>
      <w:proofErr w:type="spellEnd"/>
      <w:r w:rsidR="00B1288D" w:rsidRPr="00316E31">
        <w:rPr>
          <w:rFonts w:asciiTheme="majorBidi" w:hAnsiTheme="majorBidi" w:cstheme="majorBidi"/>
          <w:sz w:val="26"/>
          <w:szCs w:val="26"/>
        </w:rPr>
        <w:t xml:space="preserve"> offices provide care for the sick. Relatively few people are born at home or die at home. </w:t>
      </w:r>
      <w:r w:rsidR="00094EB4" w:rsidRPr="00316E31">
        <w:rPr>
          <w:rFonts w:asciiTheme="majorBidi" w:hAnsiTheme="majorBidi" w:cstheme="majorBidi"/>
          <w:sz w:val="26"/>
          <w:szCs w:val="26"/>
        </w:rPr>
        <w:t xml:space="preserve">Elderly people live in retirement centers rather than the household of their children. Financial support is provided by banks and insurance companies rather than families. Most education takes place in school rather than the home. </w:t>
      </w:r>
      <w:r w:rsidR="004D4A48" w:rsidRPr="00316E31">
        <w:rPr>
          <w:rFonts w:asciiTheme="majorBidi" w:hAnsiTheme="majorBidi" w:cstheme="majorBidi"/>
          <w:sz w:val="26"/>
          <w:szCs w:val="26"/>
        </w:rPr>
        <w:t xml:space="preserve">Less and less happens at home; the home means less and less. </w:t>
      </w:r>
    </w:p>
    <w:p w14:paraId="4BF849BB" w14:textId="010A01EC" w:rsidR="008C5577" w:rsidRPr="00316E31" w:rsidRDefault="00275FD7" w:rsidP="008C5577">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As Dorothy Sayers put it seventy years ago, </w:t>
      </w:r>
    </w:p>
    <w:p w14:paraId="6DC06BB7" w14:textId="73ED68C2" w:rsidR="00275FD7" w:rsidRPr="00316E31" w:rsidRDefault="00275FD7" w:rsidP="008C5577">
      <w:pPr>
        <w:spacing w:line="240" w:lineRule="auto"/>
        <w:ind w:left="720"/>
        <w:rPr>
          <w:rFonts w:asciiTheme="majorBidi" w:hAnsiTheme="majorBidi" w:cstheme="majorBidi"/>
          <w:sz w:val="26"/>
          <w:szCs w:val="26"/>
        </w:rPr>
      </w:pPr>
      <w:r w:rsidRPr="00316E31">
        <w:rPr>
          <w:rFonts w:asciiTheme="majorBidi" w:hAnsiTheme="majorBidi" w:cstheme="majorBidi"/>
          <w:sz w:val="26"/>
          <w:szCs w:val="26"/>
        </w:rPr>
        <w:t>It is all very well to say that woman’s place is the home—but modern civilization has taken all these pleasant and profitable activities out of the home, where the women looked after them, and handed them over to big industry, to be directed and organized by men at the head of large factories. Even the dairy-maid in her simple bonnet has gone, to be replaced by a male mechanic in charge of a mechanical milking plant.</w:t>
      </w:r>
      <w:r w:rsidR="008C5577" w:rsidRPr="00316E31">
        <w:rPr>
          <w:rFonts w:asciiTheme="majorBidi" w:hAnsiTheme="majorBidi" w:cstheme="majorBidi"/>
          <w:sz w:val="26"/>
          <w:szCs w:val="26"/>
        </w:rPr>
        <w:t xml:space="preserve"> . . The fact remains that the home contains much less interesting activity than it used to contain. . . . It is perfectly idiotic to take away women’s traditional occupations and then complain because she looks for new ones.</w:t>
      </w:r>
      <w:r w:rsidR="008C5577" w:rsidRPr="00316E31">
        <w:rPr>
          <w:rStyle w:val="FootnoteReference"/>
          <w:rFonts w:asciiTheme="majorBidi" w:hAnsiTheme="majorBidi" w:cstheme="majorBidi"/>
          <w:sz w:val="26"/>
          <w:szCs w:val="26"/>
        </w:rPr>
        <w:footnoteReference w:id="15"/>
      </w:r>
    </w:p>
    <w:p w14:paraId="10C1BBE1" w14:textId="4086B4A0" w:rsidR="0058325F" w:rsidRPr="00316E31" w:rsidRDefault="00444D07" w:rsidP="002241BD">
      <w:pPr>
        <w:spacing w:line="240" w:lineRule="auto"/>
        <w:rPr>
          <w:rFonts w:asciiTheme="majorBidi" w:hAnsiTheme="majorBidi" w:cstheme="majorBidi"/>
          <w:sz w:val="26"/>
          <w:szCs w:val="26"/>
        </w:rPr>
      </w:pPr>
      <w:r w:rsidRPr="00316E31">
        <w:rPr>
          <w:rFonts w:asciiTheme="majorBidi" w:hAnsiTheme="majorBidi" w:cstheme="majorBidi"/>
          <w:sz w:val="26"/>
          <w:szCs w:val="26"/>
        </w:rPr>
        <w:t>Or, as Wendell Berry has reflected,</w:t>
      </w:r>
    </w:p>
    <w:p w14:paraId="476FD186" w14:textId="3C244E9F" w:rsidR="00444D07" w:rsidRPr="00316E31" w:rsidRDefault="00444D07" w:rsidP="00444D07">
      <w:pPr>
        <w:spacing w:line="240" w:lineRule="auto"/>
        <w:ind w:left="720"/>
        <w:rPr>
          <w:rFonts w:asciiTheme="majorBidi" w:hAnsiTheme="majorBidi" w:cstheme="majorBidi"/>
          <w:sz w:val="26"/>
          <w:szCs w:val="26"/>
        </w:rPr>
      </w:pPr>
      <w:bookmarkStart w:id="2" w:name="_Hlk149554178"/>
      <w:r w:rsidRPr="00316E31">
        <w:rPr>
          <w:rFonts w:asciiTheme="majorBidi" w:hAnsiTheme="majorBidi" w:cstheme="majorBidi"/>
          <w:sz w:val="26"/>
          <w:szCs w:val="26"/>
        </w:rPr>
        <w:t xml:space="preserve">The only remaining </w:t>
      </w:r>
      <w:r w:rsidRPr="00316E31">
        <w:rPr>
          <w:rFonts w:asciiTheme="majorBidi" w:hAnsiTheme="majorBidi" w:cstheme="majorBidi"/>
          <w:i/>
          <w:iCs/>
          <w:sz w:val="26"/>
          <w:szCs w:val="26"/>
        </w:rPr>
        <w:t>task</w:t>
      </w:r>
      <w:r w:rsidRPr="00316E31">
        <w:rPr>
          <w:rFonts w:asciiTheme="majorBidi" w:hAnsiTheme="majorBidi" w:cstheme="majorBidi"/>
          <w:sz w:val="26"/>
          <w:szCs w:val="26"/>
        </w:rPr>
        <w:t xml:space="preserve"> of provisioning—purchasing food—was turned over to women. This determination that nurturing should become </w:t>
      </w:r>
      <w:r w:rsidRPr="00316E31">
        <w:rPr>
          <w:rFonts w:asciiTheme="majorBidi" w:hAnsiTheme="majorBidi" w:cstheme="majorBidi"/>
          <w:i/>
          <w:iCs/>
          <w:sz w:val="26"/>
          <w:szCs w:val="26"/>
        </w:rPr>
        <w:t>exclusively</w:t>
      </w:r>
      <w:r w:rsidRPr="00316E31">
        <w:rPr>
          <w:rFonts w:asciiTheme="majorBidi" w:hAnsiTheme="majorBidi" w:cstheme="majorBidi"/>
          <w:sz w:val="26"/>
          <w:szCs w:val="26"/>
        </w:rPr>
        <w:t xml:space="preserve"> a concern of women served to signify to both sexes that neither nurture nor womanhood was very important.</w:t>
      </w:r>
      <w:bookmarkStart w:id="3" w:name="_Hlk149554471"/>
      <w:bookmarkEnd w:id="2"/>
      <w:r w:rsidRPr="00316E31">
        <w:rPr>
          <w:rFonts w:asciiTheme="majorBidi" w:hAnsiTheme="majorBidi" w:cstheme="majorBidi"/>
          <w:sz w:val="26"/>
          <w:szCs w:val="26"/>
        </w:rPr>
        <w:t xml:space="preserve"> . . . As housekeeping </w:t>
      </w:r>
      <w:r w:rsidRPr="00316E31">
        <w:rPr>
          <w:rFonts w:asciiTheme="majorBidi" w:hAnsiTheme="majorBidi" w:cstheme="majorBidi"/>
          <w:sz w:val="26"/>
          <w:szCs w:val="26"/>
        </w:rPr>
        <w:lastRenderedPageBreak/>
        <w:t>became simpler and easier, it also became more boring. . . . In modern marriage, then, what was once a difference of work became a division of work. And in this division the household was destroyed as a practical bond between husband and wife. It was no longer a condition, but only a place. It was no longer a circumstance that required, dignified, and rewarded the enactment of mutual dependence, but the site of mutual estrangement. Home became a place for the husband to go when he was not working or amusing himself. It was the place where the wife was held in servitude.</w:t>
      </w:r>
      <w:r w:rsidR="006D6F72" w:rsidRPr="00316E31">
        <w:rPr>
          <w:rStyle w:val="FootnoteReference"/>
          <w:rFonts w:asciiTheme="majorBidi" w:hAnsiTheme="majorBidi" w:cstheme="majorBidi"/>
          <w:sz w:val="26"/>
          <w:szCs w:val="26"/>
        </w:rPr>
        <w:footnoteReference w:id="16"/>
      </w:r>
    </w:p>
    <w:p w14:paraId="5F035265" w14:textId="5586A255" w:rsidR="00E06F61" w:rsidRDefault="00E06F61" w:rsidP="00D1555C">
      <w:pPr>
        <w:spacing w:line="240" w:lineRule="auto"/>
        <w:rPr>
          <w:rFonts w:asciiTheme="majorBidi" w:hAnsiTheme="majorBidi" w:cstheme="majorBidi"/>
          <w:sz w:val="26"/>
          <w:szCs w:val="26"/>
        </w:rPr>
      </w:pPr>
      <w:r>
        <w:rPr>
          <w:rFonts w:asciiTheme="majorBidi" w:hAnsiTheme="majorBidi" w:cstheme="majorBidi"/>
          <w:sz w:val="26"/>
          <w:szCs w:val="26"/>
        </w:rPr>
        <w:t>Sayers and Berry’s reflections certainly don’t apply to every wife or mother</w:t>
      </w:r>
      <w:r w:rsidR="00123658">
        <w:rPr>
          <w:rFonts w:asciiTheme="majorBidi" w:hAnsiTheme="majorBidi" w:cstheme="majorBidi"/>
          <w:sz w:val="26"/>
          <w:szCs w:val="26"/>
        </w:rPr>
        <w:t xml:space="preserve">. But in my view, they </w:t>
      </w:r>
      <w:r w:rsidR="001A2A33">
        <w:rPr>
          <w:rFonts w:asciiTheme="majorBidi" w:hAnsiTheme="majorBidi" w:cstheme="majorBidi"/>
          <w:sz w:val="26"/>
          <w:szCs w:val="26"/>
        </w:rPr>
        <w:t>powerfully articulate th</w:t>
      </w:r>
      <w:r w:rsidR="00FE3DD3">
        <w:rPr>
          <w:rFonts w:asciiTheme="majorBidi" w:hAnsiTheme="majorBidi" w:cstheme="majorBidi"/>
          <w:sz w:val="26"/>
          <w:szCs w:val="26"/>
        </w:rPr>
        <w:t xml:space="preserve">e long-term trends that have </w:t>
      </w:r>
      <w:r w:rsidR="0075035F">
        <w:rPr>
          <w:rFonts w:asciiTheme="majorBidi" w:hAnsiTheme="majorBidi" w:cstheme="majorBidi"/>
          <w:sz w:val="26"/>
          <w:szCs w:val="26"/>
        </w:rPr>
        <w:t xml:space="preserve">contributed to so much conflict over men and women’s roles. </w:t>
      </w:r>
    </w:p>
    <w:p w14:paraId="2000ED3C" w14:textId="10065BFA" w:rsidR="00D1555C" w:rsidRPr="00316E31" w:rsidRDefault="00D1555C" w:rsidP="00D1555C">
      <w:pPr>
        <w:spacing w:line="240" w:lineRule="auto"/>
        <w:rPr>
          <w:rFonts w:asciiTheme="majorBidi" w:hAnsiTheme="majorBidi" w:cstheme="majorBidi"/>
          <w:sz w:val="26"/>
          <w:szCs w:val="26"/>
        </w:rPr>
      </w:pPr>
      <w:r w:rsidRPr="00316E31">
        <w:rPr>
          <w:rFonts w:asciiTheme="majorBidi" w:hAnsiTheme="majorBidi" w:cstheme="majorBidi"/>
          <w:sz w:val="26"/>
          <w:szCs w:val="26"/>
        </w:rPr>
        <w:t>A third transformation:</w:t>
      </w:r>
    </w:p>
    <w:p w14:paraId="7FF8F4D2" w14:textId="711C59DC" w:rsidR="00550160" w:rsidRPr="00316E31" w:rsidRDefault="00D1555C" w:rsidP="00550160">
      <w:pPr>
        <w:spacing w:line="240" w:lineRule="auto"/>
        <w:rPr>
          <w:rFonts w:asciiTheme="majorBidi" w:hAnsiTheme="majorBidi" w:cstheme="majorBidi"/>
          <w:sz w:val="26"/>
          <w:szCs w:val="26"/>
        </w:rPr>
      </w:pPr>
      <w:r w:rsidRPr="00316E31">
        <w:rPr>
          <w:rFonts w:asciiTheme="majorBidi" w:hAnsiTheme="majorBidi" w:cstheme="majorBidi"/>
          <w:b/>
          <w:bCs/>
          <w:i/>
          <w:iCs/>
          <w:sz w:val="26"/>
          <w:szCs w:val="26"/>
        </w:rPr>
        <w:t xml:space="preserve">3. </w:t>
      </w:r>
      <w:r w:rsidR="00FC11E8" w:rsidRPr="00316E31">
        <w:rPr>
          <w:rFonts w:asciiTheme="majorBidi" w:hAnsiTheme="majorBidi" w:cstheme="majorBidi"/>
          <w:b/>
          <w:bCs/>
          <w:i/>
          <w:iCs/>
          <w:sz w:val="26"/>
          <w:szCs w:val="26"/>
        </w:rPr>
        <w:t xml:space="preserve">From communal cohesion </w:t>
      </w:r>
      <w:r w:rsidR="00F5704D" w:rsidRPr="00316E31">
        <w:rPr>
          <w:rFonts w:asciiTheme="majorBidi" w:hAnsiTheme="majorBidi" w:cstheme="majorBidi"/>
          <w:b/>
          <w:bCs/>
          <w:i/>
          <w:iCs/>
          <w:sz w:val="26"/>
          <w:szCs w:val="26"/>
        </w:rPr>
        <w:t xml:space="preserve">and generational continuity </w:t>
      </w:r>
      <w:r w:rsidR="00FC11E8" w:rsidRPr="00316E31">
        <w:rPr>
          <w:rFonts w:asciiTheme="majorBidi" w:hAnsiTheme="majorBidi" w:cstheme="majorBidi"/>
          <w:b/>
          <w:bCs/>
          <w:i/>
          <w:iCs/>
          <w:sz w:val="26"/>
          <w:szCs w:val="26"/>
        </w:rPr>
        <w:t>to atomized individuals</w:t>
      </w:r>
      <w:r w:rsidR="00FC11E8" w:rsidRPr="00316E31">
        <w:rPr>
          <w:rFonts w:asciiTheme="majorBidi" w:hAnsiTheme="majorBidi" w:cstheme="majorBidi"/>
          <w:sz w:val="26"/>
          <w:szCs w:val="26"/>
        </w:rPr>
        <w:t xml:space="preserve">. </w:t>
      </w:r>
      <w:r w:rsidR="00F8640E" w:rsidRPr="00316E31">
        <w:rPr>
          <w:rFonts w:asciiTheme="majorBidi" w:hAnsiTheme="majorBidi" w:cstheme="majorBidi"/>
          <w:sz w:val="26"/>
          <w:szCs w:val="26"/>
        </w:rPr>
        <w:t xml:space="preserve">In traditional societies, the goal of the household </w:t>
      </w:r>
      <w:r w:rsidR="001A0FE8" w:rsidRPr="00316E31">
        <w:rPr>
          <w:rFonts w:asciiTheme="majorBidi" w:hAnsiTheme="majorBidi" w:cstheme="majorBidi"/>
          <w:sz w:val="26"/>
          <w:szCs w:val="26"/>
        </w:rPr>
        <w:t xml:space="preserve">is not just to keep its members alive, not just to help its members </w:t>
      </w:r>
      <w:r w:rsidR="00D86B07" w:rsidRPr="00316E31">
        <w:rPr>
          <w:rFonts w:asciiTheme="majorBidi" w:hAnsiTheme="majorBidi" w:cstheme="majorBidi"/>
          <w:sz w:val="26"/>
          <w:szCs w:val="26"/>
        </w:rPr>
        <w:t xml:space="preserve">be happy or virtuous. It’s also to preserve the household and pass on a way of life over the generations. </w:t>
      </w:r>
      <w:r w:rsidR="00174955" w:rsidRPr="00316E31">
        <w:rPr>
          <w:rFonts w:asciiTheme="majorBidi" w:hAnsiTheme="majorBidi" w:cstheme="majorBidi"/>
          <w:sz w:val="26"/>
          <w:szCs w:val="26"/>
        </w:rPr>
        <w:t xml:space="preserve">While traditional societies are lower in individual </w:t>
      </w:r>
      <w:r w:rsidR="007B1542" w:rsidRPr="00316E31">
        <w:rPr>
          <w:rFonts w:asciiTheme="majorBidi" w:hAnsiTheme="majorBidi" w:cstheme="majorBidi"/>
          <w:sz w:val="26"/>
          <w:szCs w:val="26"/>
        </w:rPr>
        <w:t xml:space="preserve">freedom, </w:t>
      </w:r>
      <w:r w:rsidR="00714C75" w:rsidRPr="00316E31">
        <w:rPr>
          <w:rFonts w:asciiTheme="majorBidi" w:hAnsiTheme="majorBidi" w:cstheme="majorBidi"/>
          <w:sz w:val="26"/>
          <w:szCs w:val="26"/>
        </w:rPr>
        <w:t>they are much higher in communal cohesion</w:t>
      </w:r>
      <w:r w:rsidR="00E52654" w:rsidRPr="00316E31">
        <w:rPr>
          <w:rFonts w:asciiTheme="majorBidi" w:hAnsiTheme="majorBidi" w:cstheme="majorBidi"/>
          <w:sz w:val="26"/>
          <w:szCs w:val="26"/>
        </w:rPr>
        <w:t xml:space="preserve">, including </w:t>
      </w:r>
      <w:r w:rsidR="00C932A8" w:rsidRPr="00316E31">
        <w:rPr>
          <w:rFonts w:asciiTheme="majorBidi" w:hAnsiTheme="majorBidi" w:cstheme="majorBidi"/>
          <w:sz w:val="26"/>
          <w:szCs w:val="26"/>
        </w:rPr>
        <w:t>an ability to p</w:t>
      </w:r>
      <w:r w:rsidR="003E551A" w:rsidRPr="00316E31">
        <w:rPr>
          <w:rFonts w:asciiTheme="majorBidi" w:hAnsiTheme="majorBidi" w:cstheme="majorBidi"/>
          <w:sz w:val="26"/>
          <w:szCs w:val="26"/>
        </w:rPr>
        <w:t xml:space="preserve">ass along a working, sustainable inheritance to your children. </w:t>
      </w:r>
    </w:p>
    <w:p w14:paraId="3EA981EA" w14:textId="7DB45DE3" w:rsidR="00083E3B" w:rsidRPr="00316E31" w:rsidRDefault="00550160" w:rsidP="00083E3B">
      <w:pPr>
        <w:spacing w:line="240" w:lineRule="auto"/>
        <w:rPr>
          <w:rFonts w:asciiTheme="majorBidi" w:hAnsiTheme="majorBidi" w:cstheme="majorBidi"/>
          <w:sz w:val="26"/>
          <w:szCs w:val="26"/>
        </w:rPr>
      </w:pPr>
      <w:r w:rsidRPr="00316E31">
        <w:rPr>
          <w:rFonts w:asciiTheme="majorBidi" w:hAnsiTheme="majorBidi" w:cstheme="majorBidi"/>
          <w:sz w:val="26"/>
          <w:szCs w:val="26"/>
        </w:rPr>
        <w:t>But</w:t>
      </w:r>
      <w:r w:rsidR="00E06F61">
        <w:rPr>
          <w:rFonts w:asciiTheme="majorBidi" w:hAnsiTheme="majorBidi" w:cstheme="majorBidi"/>
          <w:sz w:val="26"/>
          <w:szCs w:val="26"/>
        </w:rPr>
        <w:t>,</w:t>
      </w:r>
      <w:r w:rsidRPr="00316E31">
        <w:rPr>
          <w:rFonts w:asciiTheme="majorBidi" w:hAnsiTheme="majorBidi" w:cstheme="majorBidi"/>
          <w:sz w:val="26"/>
          <w:szCs w:val="26"/>
        </w:rPr>
        <w:t xml:space="preserve"> in our society, </w:t>
      </w:r>
      <w:r w:rsidR="00BB4541" w:rsidRPr="00316E31">
        <w:rPr>
          <w:rFonts w:asciiTheme="majorBidi" w:hAnsiTheme="majorBidi" w:cstheme="majorBidi"/>
          <w:sz w:val="26"/>
          <w:szCs w:val="26"/>
        </w:rPr>
        <w:t>every individual has to fend for him or herself</w:t>
      </w:r>
      <w:r w:rsidR="001C5991" w:rsidRPr="00316E31">
        <w:rPr>
          <w:rFonts w:asciiTheme="majorBidi" w:hAnsiTheme="majorBidi" w:cstheme="majorBidi"/>
          <w:sz w:val="26"/>
          <w:szCs w:val="26"/>
        </w:rPr>
        <w:t xml:space="preserve"> in the marketplace in order simply to survive</w:t>
      </w:r>
      <w:r w:rsidR="00D26380" w:rsidRPr="00316E31">
        <w:rPr>
          <w:rFonts w:asciiTheme="majorBidi" w:hAnsiTheme="majorBidi" w:cstheme="majorBidi"/>
          <w:sz w:val="26"/>
          <w:szCs w:val="26"/>
        </w:rPr>
        <w:t>.</w:t>
      </w:r>
      <w:r w:rsidR="001C5991" w:rsidRPr="00316E31">
        <w:rPr>
          <w:rFonts w:asciiTheme="majorBidi" w:hAnsiTheme="majorBidi" w:cstheme="majorBidi"/>
          <w:sz w:val="26"/>
          <w:szCs w:val="26"/>
        </w:rPr>
        <w:t xml:space="preserve"> </w:t>
      </w:r>
      <w:r w:rsidR="00451028" w:rsidRPr="00316E31">
        <w:rPr>
          <w:rFonts w:asciiTheme="majorBidi" w:hAnsiTheme="majorBidi" w:cstheme="majorBidi"/>
          <w:sz w:val="26"/>
          <w:szCs w:val="26"/>
        </w:rPr>
        <w:t xml:space="preserve">Over centuries, </w:t>
      </w:r>
      <w:r w:rsidR="0051448D" w:rsidRPr="00316E31">
        <w:rPr>
          <w:rFonts w:asciiTheme="majorBidi" w:hAnsiTheme="majorBidi" w:cstheme="majorBidi"/>
          <w:sz w:val="26"/>
          <w:szCs w:val="26"/>
        </w:rPr>
        <w:t xml:space="preserve">these technological and economic revolutions have weakened ties between immediate family, extended family, broader kinship networks, </w:t>
      </w:r>
      <w:r w:rsidR="002012CF" w:rsidRPr="00316E31">
        <w:rPr>
          <w:rFonts w:asciiTheme="majorBidi" w:hAnsiTheme="majorBidi" w:cstheme="majorBidi"/>
          <w:sz w:val="26"/>
          <w:szCs w:val="26"/>
        </w:rPr>
        <w:t xml:space="preserve">and local neighborhoods and communities. </w:t>
      </w:r>
      <w:r w:rsidR="003566B8" w:rsidRPr="00316E31">
        <w:rPr>
          <w:rFonts w:asciiTheme="majorBidi" w:hAnsiTheme="majorBidi" w:cstheme="majorBidi"/>
          <w:sz w:val="26"/>
          <w:szCs w:val="26"/>
        </w:rPr>
        <w:t>For</w:t>
      </w:r>
      <w:r w:rsidR="00863A46" w:rsidRPr="00316E31">
        <w:rPr>
          <w:rFonts w:asciiTheme="majorBidi" w:hAnsiTheme="majorBidi" w:cstheme="majorBidi"/>
          <w:sz w:val="26"/>
          <w:szCs w:val="26"/>
        </w:rPr>
        <w:t xml:space="preserve"> a free individual to be able to find </w:t>
      </w:r>
      <w:r w:rsidR="003566B8">
        <w:rPr>
          <w:rFonts w:asciiTheme="majorBidi" w:hAnsiTheme="majorBidi" w:cstheme="majorBidi"/>
          <w:sz w:val="26"/>
          <w:szCs w:val="26"/>
        </w:rPr>
        <w:t>a</w:t>
      </w:r>
      <w:r w:rsidR="00863A46" w:rsidRPr="00316E31">
        <w:rPr>
          <w:rFonts w:asciiTheme="majorBidi" w:hAnsiTheme="majorBidi" w:cstheme="majorBidi"/>
          <w:sz w:val="26"/>
          <w:szCs w:val="26"/>
        </w:rPr>
        <w:t xml:space="preserve"> place in a free market, every tie that claims someone’s allegiance and might limit their economic mobility has been weakened or liquidated.</w:t>
      </w:r>
      <w:r w:rsidR="009E0BEE" w:rsidRPr="00316E31">
        <w:rPr>
          <w:rStyle w:val="FootnoteReference"/>
          <w:rFonts w:asciiTheme="majorBidi" w:hAnsiTheme="majorBidi" w:cstheme="majorBidi"/>
          <w:sz w:val="26"/>
          <w:szCs w:val="26"/>
        </w:rPr>
        <w:footnoteReference w:id="17"/>
      </w:r>
      <w:r w:rsidR="009356F0" w:rsidRPr="00316E31">
        <w:rPr>
          <w:rFonts w:asciiTheme="majorBidi" w:hAnsiTheme="majorBidi" w:cstheme="majorBidi"/>
          <w:sz w:val="26"/>
          <w:szCs w:val="26"/>
        </w:rPr>
        <w:t xml:space="preserve"> </w:t>
      </w:r>
      <w:r w:rsidR="00ED2F81" w:rsidRPr="00316E31">
        <w:rPr>
          <w:rFonts w:asciiTheme="majorBidi" w:hAnsiTheme="majorBidi" w:cstheme="majorBidi"/>
          <w:sz w:val="26"/>
          <w:szCs w:val="26"/>
        </w:rPr>
        <w:t xml:space="preserve">Market society has turned </w:t>
      </w:r>
      <w:r w:rsidR="007E780B" w:rsidRPr="00316E31">
        <w:rPr>
          <w:rFonts w:asciiTheme="majorBidi" w:hAnsiTheme="majorBidi" w:cstheme="majorBidi"/>
          <w:sz w:val="26"/>
          <w:szCs w:val="26"/>
        </w:rPr>
        <w:t>people into atomized individuals</w:t>
      </w:r>
      <w:r w:rsidR="00417681" w:rsidRPr="00316E31">
        <w:rPr>
          <w:rFonts w:asciiTheme="majorBidi" w:hAnsiTheme="majorBidi" w:cstheme="majorBidi"/>
          <w:sz w:val="26"/>
          <w:szCs w:val="26"/>
        </w:rPr>
        <w:t>.</w:t>
      </w:r>
      <w:r w:rsidR="007E780B" w:rsidRPr="00316E31">
        <w:rPr>
          <w:rFonts w:asciiTheme="majorBidi" w:hAnsiTheme="majorBidi" w:cstheme="majorBidi"/>
          <w:sz w:val="26"/>
          <w:szCs w:val="26"/>
        </w:rPr>
        <w:t xml:space="preserve"> </w:t>
      </w:r>
      <w:r w:rsidR="00417681" w:rsidRPr="00316E31">
        <w:rPr>
          <w:rFonts w:asciiTheme="majorBidi" w:hAnsiTheme="majorBidi" w:cstheme="majorBidi"/>
          <w:sz w:val="26"/>
          <w:szCs w:val="26"/>
        </w:rPr>
        <w:t xml:space="preserve">People </w:t>
      </w:r>
      <w:r w:rsidR="007E780B" w:rsidRPr="00316E31">
        <w:rPr>
          <w:rFonts w:asciiTheme="majorBidi" w:hAnsiTheme="majorBidi" w:cstheme="majorBidi"/>
          <w:sz w:val="26"/>
          <w:szCs w:val="26"/>
        </w:rPr>
        <w:t>boun</w:t>
      </w:r>
      <w:r w:rsidR="00417681" w:rsidRPr="00316E31">
        <w:rPr>
          <w:rFonts w:asciiTheme="majorBidi" w:hAnsiTheme="majorBidi" w:cstheme="majorBidi"/>
          <w:sz w:val="26"/>
          <w:szCs w:val="26"/>
        </w:rPr>
        <w:t>ce</w:t>
      </w:r>
      <w:r w:rsidR="007E780B" w:rsidRPr="00316E31">
        <w:rPr>
          <w:rFonts w:asciiTheme="majorBidi" w:hAnsiTheme="majorBidi" w:cstheme="majorBidi"/>
          <w:sz w:val="26"/>
          <w:szCs w:val="26"/>
        </w:rPr>
        <w:t xml:space="preserve"> from school to school, job to job, city to city, seeking whatever advantage can </w:t>
      </w:r>
      <w:r w:rsidR="006F203B">
        <w:rPr>
          <w:rFonts w:asciiTheme="majorBidi" w:hAnsiTheme="majorBidi" w:cstheme="majorBidi"/>
          <w:sz w:val="26"/>
          <w:szCs w:val="26"/>
        </w:rPr>
        <w:t>pull</w:t>
      </w:r>
      <w:r w:rsidR="00687E06" w:rsidRPr="00316E31">
        <w:rPr>
          <w:rFonts w:asciiTheme="majorBidi" w:hAnsiTheme="majorBidi" w:cstheme="majorBidi"/>
          <w:sz w:val="26"/>
          <w:szCs w:val="26"/>
        </w:rPr>
        <w:t xml:space="preserve"> them one rung higher up the ladder. </w:t>
      </w:r>
    </w:p>
    <w:p w14:paraId="3CE99ABD" w14:textId="79019F78" w:rsidR="00A106C9" w:rsidRPr="00316E31" w:rsidRDefault="00A106C9" w:rsidP="00083E3B">
      <w:pPr>
        <w:spacing w:line="240" w:lineRule="auto"/>
        <w:rPr>
          <w:rFonts w:asciiTheme="majorBidi" w:hAnsiTheme="majorBidi" w:cstheme="majorBidi"/>
          <w:sz w:val="26"/>
          <w:szCs w:val="26"/>
        </w:rPr>
      </w:pPr>
      <w:r w:rsidRPr="00316E31">
        <w:rPr>
          <w:rFonts w:asciiTheme="majorBidi" w:hAnsiTheme="majorBidi" w:cstheme="majorBidi"/>
          <w:sz w:val="26"/>
          <w:szCs w:val="26"/>
        </w:rPr>
        <w:t>As Stephen B. Clark observes, “In traditional society, unmarried and widowed women would automatically become part of a family group. In technological society, being unmarried or widowed usually means being on one’s own. In such circumstances it is almost impossible for a woman to fulfill the traditional female role.”</w:t>
      </w:r>
      <w:r w:rsidR="00530723" w:rsidRPr="00316E31">
        <w:rPr>
          <w:rStyle w:val="FootnoteReference"/>
          <w:rFonts w:asciiTheme="majorBidi" w:hAnsiTheme="majorBidi" w:cstheme="majorBidi"/>
          <w:sz w:val="26"/>
          <w:szCs w:val="26"/>
        </w:rPr>
        <w:footnoteReference w:id="18"/>
      </w:r>
    </w:p>
    <w:p w14:paraId="61E5B9D6" w14:textId="1EE291CA" w:rsidR="0095200B" w:rsidRPr="00316E31" w:rsidRDefault="0095200B" w:rsidP="00083E3B">
      <w:pPr>
        <w:spacing w:line="240" w:lineRule="auto"/>
        <w:rPr>
          <w:rFonts w:asciiTheme="majorBidi" w:hAnsiTheme="majorBidi" w:cstheme="majorBidi"/>
          <w:sz w:val="26"/>
          <w:szCs w:val="26"/>
        </w:rPr>
      </w:pPr>
      <w:r w:rsidRPr="00316E31">
        <w:rPr>
          <w:rFonts w:asciiTheme="majorBidi" w:hAnsiTheme="majorBidi" w:cstheme="majorBidi"/>
          <w:sz w:val="26"/>
          <w:szCs w:val="26"/>
        </w:rPr>
        <w:t>A fourth drastic change:</w:t>
      </w:r>
    </w:p>
    <w:p w14:paraId="2519A29E" w14:textId="108BD197" w:rsidR="005A0ED3" w:rsidRPr="00316E31" w:rsidRDefault="00E414E1" w:rsidP="0056648C">
      <w:pPr>
        <w:spacing w:line="240" w:lineRule="auto"/>
        <w:rPr>
          <w:rFonts w:asciiTheme="majorBidi" w:hAnsiTheme="majorBidi" w:cstheme="majorBidi"/>
          <w:sz w:val="26"/>
          <w:szCs w:val="26"/>
        </w:rPr>
      </w:pPr>
      <w:r w:rsidRPr="00316E31">
        <w:rPr>
          <w:rFonts w:asciiTheme="majorBidi" w:hAnsiTheme="majorBidi" w:cstheme="majorBidi"/>
          <w:b/>
          <w:bCs/>
          <w:i/>
          <w:iCs/>
          <w:sz w:val="26"/>
          <w:szCs w:val="26"/>
        </w:rPr>
        <w:t xml:space="preserve">4. </w:t>
      </w:r>
      <w:r w:rsidR="00924E40" w:rsidRPr="00316E31">
        <w:rPr>
          <w:rFonts w:asciiTheme="majorBidi" w:hAnsiTheme="majorBidi" w:cstheme="majorBidi"/>
          <w:b/>
          <w:bCs/>
          <w:i/>
          <w:iCs/>
          <w:sz w:val="26"/>
          <w:szCs w:val="26"/>
        </w:rPr>
        <w:t xml:space="preserve">From sex, marriage, and conceiving children all being (more or less) bound together, to divorcing sex from </w:t>
      </w:r>
      <w:r w:rsidR="00D3410F" w:rsidRPr="00316E31">
        <w:rPr>
          <w:rFonts w:asciiTheme="majorBidi" w:hAnsiTheme="majorBidi" w:cstheme="majorBidi"/>
          <w:b/>
          <w:bCs/>
          <w:i/>
          <w:iCs/>
          <w:sz w:val="26"/>
          <w:szCs w:val="26"/>
        </w:rPr>
        <w:t>both marriage and</w:t>
      </w:r>
      <w:r w:rsidR="00924E40" w:rsidRPr="00316E31">
        <w:rPr>
          <w:rFonts w:asciiTheme="majorBidi" w:hAnsiTheme="majorBidi" w:cstheme="majorBidi"/>
          <w:b/>
          <w:bCs/>
          <w:i/>
          <w:iCs/>
          <w:sz w:val="26"/>
          <w:szCs w:val="26"/>
        </w:rPr>
        <w:t xml:space="preserve"> children.</w:t>
      </w:r>
      <w:r w:rsidR="009068BF" w:rsidRPr="00316E31">
        <w:rPr>
          <w:rFonts w:asciiTheme="majorBidi" w:hAnsiTheme="majorBidi" w:cstheme="majorBidi"/>
          <w:sz w:val="26"/>
          <w:szCs w:val="26"/>
        </w:rPr>
        <w:t xml:space="preserve"> </w:t>
      </w:r>
      <w:r w:rsidR="00696BB7" w:rsidRPr="00316E31">
        <w:rPr>
          <w:rFonts w:asciiTheme="majorBidi" w:hAnsiTheme="majorBidi" w:cstheme="majorBidi"/>
          <w:sz w:val="26"/>
          <w:szCs w:val="26"/>
        </w:rPr>
        <w:t xml:space="preserve">While historical generalizations like this are always risky, and there are always exceptions, </w:t>
      </w:r>
      <w:r w:rsidR="0056648C" w:rsidRPr="00316E31">
        <w:rPr>
          <w:rFonts w:asciiTheme="majorBidi" w:hAnsiTheme="majorBidi" w:cstheme="majorBidi"/>
          <w:sz w:val="26"/>
          <w:szCs w:val="26"/>
        </w:rPr>
        <w:t xml:space="preserve">throughout most of history, </w:t>
      </w:r>
      <w:r w:rsidR="00C22C9D" w:rsidRPr="00316E31">
        <w:rPr>
          <w:rFonts w:asciiTheme="majorBidi" w:hAnsiTheme="majorBidi" w:cstheme="majorBidi"/>
          <w:sz w:val="26"/>
          <w:szCs w:val="26"/>
        </w:rPr>
        <w:t xml:space="preserve">sex, marriage, and bearing children were closely bound together. </w:t>
      </w:r>
    </w:p>
    <w:bookmarkEnd w:id="3"/>
    <w:p w14:paraId="3E545DD1" w14:textId="723AFA78" w:rsidR="00882883" w:rsidRPr="00316E31" w:rsidRDefault="00882883" w:rsidP="00882883">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Now, in all places and at all times in history, some men and women have had sex outside of marriage. But before the 1960s, there was an ever-present chance that sex would lead to conceiving a baby. Up to about sixty years ago, even children conceived outside of marriage were highly likely to be </w:t>
      </w:r>
      <w:r w:rsidRPr="00316E31">
        <w:rPr>
          <w:rFonts w:asciiTheme="majorBidi" w:hAnsiTheme="majorBidi" w:cstheme="majorBidi"/>
          <w:i/>
          <w:iCs/>
          <w:sz w:val="26"/>
          <w:szCs w:val="26"/>
        </w:rPr>
        <w:t>born</w:t>
      </w:r>
      <w:r w:rsidRPr="00316E31">
        <w:rPr>
          <w:rFonts w:asciiTheme="majorBidi" w:hAnsiTheme="majorBidi" w:cstheme="majorBidi"/>
          <w:sz w:val="26"/>
          <w:szCs w:val="26"/>
        </w:rPr>
        <w:t xml:space="preserve"> to a </w:t>
      </w:r>
      <w:r w:rsidRPr="00316E31">
        <w:rPr>
          <w:rFonts w:asciiTheme="majorBidi" w:hAnsiTheme="majorBidi" w:cstheme="majorBidi"/>
          <w:sz w:val="26"/>
          <w:szCs w:val="26"/>
        </w:rPr>
        <w:lastRenderedPageBreak/>
        <w:t xml:space="preserve">married couple, because their parents would marry in the meantime. </w:t>
      </w:r>
      <w:r w:rsidR="003F3E87" w:rsidRPr="00316E31">
        <w:rPr>
          <w:rFonts w:asciiTheme="majorBidi" w:hAnsiTheme="majorBidi" w:cstheme="majorBidi"/>
          <w:sz w:val="26"/>
          <w:szCs w:val="26"/>
        </w:rPr>
        <w:t xml:space="preserve">And it was widely understood that children were one of the goods of marriage. </w:t>
      </w:r>
    </w:p>
    <w:p w14:paraId="3B3E889A" w14:textId="008E393B" w:rsidR="009D4AC0" w:rsidRPr="00316E31" w:rsidRDefault="003C2A5B" w:rsidP="00882883">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All this changed sixty years ago, with the development and then wide uptake of the combined oral estrogen and progestin pill—“the Pill,” as it’s universally called. </w:t>
      </w:r>
      <w:r w:rsidR="00D132FD" w:rsidRPr="00316E31">
        <w:rPr>
          <w:rFonts w:asciiTheme="majorBidi" w:hAnsiTheme="majorBidi" w:cstheme="majorBidi"/>
          <w:sz w:val="26"/>
          <w:szCs w:val="26"/>
        </w:rPr>
        <w:t>First licensed in 1960, by 196</w:t>
      </w:r>
      <w:r w:rsidR="00CA2DAB" w:rsidRPr="00316E31">
        <w:rPr>
          <w:rFonts w:asciiTheme="majorBidi" w:hAnsiTheme="majorBidi" w:cstheme="majorBidi"/>
          <w:sz w:val="26"/>
          <w:szCs w:val="26"/>
        </w:rPr>
        <w:t>5</w:t>
      </w:r>
      <w:r w:rsidR="00D132FD" w:rsidRPr="00316E31">
        <w:rPr>
          <w:rFonts w:asciiTheme="majorBidi" w:hAnsiTheme="majorBidi" w:cstheme="majorBidi"/>
          <w:sz w:val="26"/>
          <w:szCs w:val="26"/>
        </w:rPr>
        <w:t xml:space="preserve">, more than 40 percent of </w:t>
      </w:r>
      <w:r w:rsidR="00D132FD" w:rsidRPr="00316E31">
        <w:rPr>
          <w:rFonts w:asciiTheme="majorBidi" w:hAnsiTheme="majorBidi" w:cstheme="majorBidi"/>
          <w:i/>
          <w:iCs/>
          <w:sz w:val="26"/>
          <w:szCs w:val="26"/>
        </w:rPr>
        <w:t xml:space="preserve">married </w:t>
      </w:r>
      <w:r w:rsidR="00D132FD" w:rsidRPr="00316E31">
        <w:rPr>
          <w:rFonts w:asciiTheme="majorBidi" w:hAnsiTheme="majorBidi" w:cstheme="majorBidi"/>
          <w:sz w:val="26"/>
          <w:szCs w:val="26"/>
        </w:rPr>
        <w:t>women younger than thirty were on the pill.</w:t>
      </w:r>
      <w:r w:rsidR="001C4E8A" w:rsidRPr="00316E31">
        <w:rPr>
          <w:rStyle w:val="FootnoteReference"/>
          <w:rFonts w:asciiTheme="majorBidi" w:hAnsiTheme="majorBidi" w:cstheme="majorBidi"/>
          <w:sz w:val="26"/>
          <w:szCs w:val="26"/>
        </w:rPr>
        <w:footnoteReference w:id="19"/>
      </w:r>
      <w:r w:rsidR="001C4E8A" w:rsidRPr="00316E31">
        <w:rPr>
          <w:rFonts w:asciiTheme="majorBidi" w:hAnsiTheme="majorBidi" w:cstheme="majorBidi"/>
          <w:sz w:val="26"/>
          <w:szCs w:val="26"/>
        </w:rPr>
        <w:t xml:space="preserve"> Today, 14% of all American women aged 15–49 currently use the pill; another 10% use a long-acting contraceptive.</w:t>
      </w:r>
      <w:r w:rsidR="00CA2DAB" w:rsidRPr="00316E31">
        <w:rPr>
          <w:rStyle w:val="FootnoteReference"/>
          <w:rFonts w:asciiTheme="majorBidi" w:hAnsiTheme="majorBidi" w:cstheme="majorBidi"/>
          <w:sz w:val="26"/>
          <w:szCs w:val="26"/>
        </w:rPr>
        <w:footnoteReference w:id="20"/>
      </w:r>
      <w:r w:rsidR="00B646E5" w:rsidRPr="00316E31">
        <w:rPr>
          <w:rFonts w:asciiTheme="majorBidi" w:hAnsiTheme="majorBidi" w:cstheme="majorBidi"/>
          <w:sz w:val="26"/>
          <w:szCs w:val="26"/>
        </w:rPr>
        <w:t xml:space="preserve"> </w:t>
      </w:r>
      <w:r w:rsidR="00FB4896" w:rsidRPr="00316E31">
        <w:rPr>
          <w:rFonts w:asciiTheme="majorBidi" w:hAnsiTheme="majorBidi" w:cstheme="majorBidi"/>
          <w:sz w:val="26"/>
          <w:szCs w:val="26"/>
        </w:rPr>
        <w:t xml:space="preserve">The widespread use of a self-administered, relatively reliable contraceptive has </w:t>
      </w:r>
      <w:r w:rsidR="005011FA" w:rsidRPr="00316E31">
        <w:rPr>
          <w:rFonts w:asciiTheme="majorBidi" w:hAnsiTheme="majorBidi" w:cstheme="majorBidi"/>
          <w:sz w:val="26"/>
          <w:szCs w:val="26"/>
        </w:rPr>
        <w:t xml:space="preserve">radically rearranged the relationship between sex, marriage, and children in </w:t>
      </w:r>
      <w:r w:rsidR="00755C00">
        <w:rPr>
          <w:rFonts w:asciiTheme="majorBidi" w:hAnsiTheme="majorBidi" w:cstheme="majorBidi"/>
          <w:sz w:val="26"/>
          <w:szCs w:val="26"/>
        </w:rPr>
        <w:t>W</w:t>
      </w:r>
      <w:r w:rsidR="005011FA" w:rsidRPr="00316E31">
        <w:rPr>
          <w:rFonts w:asciiTheme="majorBidi" w:hAnsiTheme="majorBidi" w:cstheme="majorBidi"/>
          <w:sz w:val="26"/>
          <w:szCs w:val="26"/>
        </w:rPr>
        <w:t>estern society as a whole.</w:t>
      </w:r>
    </w:p>
    <w:p w14:paraId="4BA9965C" w14:textId="7C699F49" w:rsidR="003C2A5B" w:rsidRPr="00316E31" w:rsidRDefault="009D4AC0" w:rsidP="00882883">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The widespread use of the pill has </w:t>
      </w:r>
      <w:r w:rsidR="00A16617" w:rsidRPr="00316E31">
        <w:rPr>
          <w:rFonts w:asciiTheme="majorBidi" w:hAnsiTheme="majorBidi" w:cstheme="majorBidi"/>
          <w:sz w:val="26"/>
          <w:szCs w:val="26"/>
        </w:rPr>
        <w:t>caused a culture-wide shift in how sex is understood. Rather than being</w:t>
      </w:r>
      <w:r w:rsidR="00C3715B" w:rsidRPr="00316E31">
        <w:rPr>
          <w:rFonts w:asciiTheme="majorBidi" w:hAnsiTheme="majorBidi" w:cstheme="majorBidi"/>
          <w:sz w:val="26"/>
          <w:szCs w:val="26"/>
        </w:rPr>
        <w:t xml:space="preserve"> an act that carries potentially life-generating, and therefore life-altering, consequences, sex is now seen as something that can be rendered “safe” </w:t>
      </w:r>
      <w:r w:rsidR="00121734" w:rsidRPr="00316E31">
        <w:rPr>
          <w:rFonts w:asciiTheme="majorBidi" w:hAnsiTheme="majorBidi" w:cstheme="majorBidi"/>
          <w:sz w:val="26"/>
          <w:szCs w:val="26"/>
        </w:rPr>
        <w:t>from all consequences</w:t>
      </w:r>
      <w:r w:rsidR="001B6090" w:rsidRPr="00316E31">
        <w:rPr>
          <w:rFonts w:asciiTheme="majorBidi" w:hAnsiTheme="majorBidi" w:cstheme="majorBidi"/>
          <w:sz w:val="26"/>
          <w:szCs w:val="26"/>
        </w:rPr>
        <w:t xml:space="preserve">. </w:t>
      </w:r>
      <w:r w:rsidR="00B24741" w:rsidRPr="00316E31">
        <w:rPr>
          <w:rFonts w:asciiTheme="majorBidi" w:hAnsiTheme="majorBidi" w:cstheme="majorBidi"/>
          <w:sz w:val="26"/>
          <w:szCs w:val="26"/>
        </w:rPr>
        <w:t xml:space="preserve"> </w:t>
      </w:r>
      <w:r w:rsidR="005011FA" w:rsidRPr="00316E31">
        <w:rPr>
          <w:rFonts w:asciiTheme="majorBidi" w:hAnsiTheme="majorBidi" w:cstheme="majorBidi"/>
          <w:sz w:val="26"/>
          <w:szCs w:val="26"/>
        </w:rPr>
        <w:t xml:space="preserve"> </w:t>
      </w:r>
    </w:p>
    <w:p w14:paraId="1B02D79C" w14:textId="37A66F5F" w:rsidR="00E5272D" w:rsidRPr="00316E31" w:rsidRDefault="00DA26A3" w:rsidP="00833624">
      <w:pPr>
        <w:spacing w:line="240" w:lineRule="auto"/>
        <w:rPr>
          <w:rFonts w:asciiTheme="majorBidi" w:hAnsiTheme="majorBidi" w:cstheme="majorBidi"/>
          <w:sz w:val="26"/>
          <w:szCs w:val="26"/>
        </w:rPr>
      </w:pPr>
      <w:r w:rsidRPr="00316E31">
        <w:rPr>
          <w:rFonts w:asciiTheme="majorBidi" w:hAnsiTheme="majorBidi" w:cstheme="majorBidi"/>
          <w:sz w:val="26"/>
          <w:szCs w:val="26"/>
        </w:rPr>
        <w:t>While other fact</w:t>
      </w:r>
      <w:r w:rsidR="007760CA" w:rsidRPr="00316E31">
        <w:rPr>
          <w:rFonts w:asciiTheme="majorBidi" w:hAnsiTheme="majorBidi" w:cstheme="majorBidi"/>
          <w:sz w:val="26"/>
          <w:szCs w:val="26"/>
        </w:rPr>
        <w:t>ors</w:t>
      </w:r>
      <w:r w:rsidRPr="00316E31">
        <w:rPr>
          <w:rFonts w:asciiTheme="majorBidi" w:hAnsiTheme="majorBidi" w:cstheme="majorBidi"/>
          <w:sz w:val="26"/>
          <w:szCs w:val="26"/>
        </w:rPr>
        <w:t xml:space="preserve"> besides the </w:t>
      </w:r>
      <w:r w:rsidR="006028AE" w:rsidRPr="00316E31">
        <w:rPr>
          <w:rFonts w:asciiTheme="majorBidi" w:hAnsiTheme="majorBidi" w:cstheme="majorBidi"/>
          <w:sz w:val="26"/>
          <w:szCs w:val="26"/>
        </w:rPr>
        <w:t>pill</w:t>
      </w:r>
      <w:r w:rsidR="007760CA" w:rsidRPr="00316E31">
        <w:rPr>
          <w:rFonts w:asciiTheme="majorBidi" w:hAnsiTheme="majorBidi" w:cstheme="majorBidi"/>
          <w:sz w:val="26"/>
          <w:szCs w:val="26"/>
        </w:rPr>
        <w:t xml:space="preserve"> have contributed</w:t>
      </w:r>
      <w:r w:rsidR="009D4AC0" w:rsidRPr="00316E31">
        <w:rPr>
          <w:rFonts w:asciiTheme="majorBidi" w:hAnsiTheme="majorBidi" w:cstheme="majorBidi"/>
          <w:sz w:val="26"/>
          <w:szCs w:val="26"/>
        </w:rPr>
        <w:t xml:space="preserve">, </w:t>
      </w:r>
      <w:r w:rsidR="00D3410F" w:rsidRPr="00316E31">
        <w:rPr>
          <w:rFonts w:asciiTheme="majorBidi" w:hAnsiTheme="majorBidi" w:cstheme="majorBidi"/>
          <w:sz w:val="26"/>
          <w:szCs w:val="26"/>
        </w:rPr>
        <w:t xml:space="preserve">many have argued that the pill is the single biggest factor contributing to a whole </w:t>
      </w:r>
      <w:r w:rsidR="00467AE6" w:rsidRPr="00316E31">
        <w:rPr>
          <w:rFonts w:asciiTheme="majorBidi" w:hAnsiTheme="majorBidi" w:cstheme="majorBidi"/>
          <w:sz w:val="26"/>
          <w:szCs w:val="26"/>
        </w:rPr>
        <w:t xml:space="preserve">new understanding of the place of marriage and children in a woman’s life. Specifically, the pill has </w:t>
      </w:r>
      <w:r w:rsidR="00973581" w:rsidRPr="00316E31">
        <w:rPr>
          <w:rFonts w:asciiTheme="majorBidi" w:hAnsiTheme="majorBidi" w:cstheme="majorBidi"/>
          <w:sz w:val="26"/>
          <w:szCs w:val="26"/>
        </w:rPr>
        <w:t>ushered in a whole new understanding</w:t>
      </w:r>
      <w:r w:rsidR="006279F6" w:rsidRPr="00316E31">
        <w:rPr>
          <w:rFonts w:asciiTheme="majorBidi" w:hAnsiTheme="majorBidi" w:cstheme="majorBidi"/>
          <w:sz w:val="26"/>
          <w:szCs w:val="26"/>
        </w:rPr>
        <w:t xml:space="preserve"> of “the success sequence</w:t>
      </w:r>
      <w:r w:rsidR="00DC76A7">
        <w:rPr>
          <w:rFonts w:asciiTheme="majorBidi" w:hAnsiTheme="majorBidi" w:cstheme="majorBidi"/>
          <w:sz w:val="26"/>
          <w:szCs w:val="26"/>
        </w:rPr>
        <w:t>”</w:t>
      </w:r>
      <w:r w:rsidR="004C7154">
        <w:rPr>
          <w:rFonts w:asciiTheme="majorBidi" w:hAnsiTheme="majorBidi" w:cstheme="majorBidi"/>
          <w:sz w:val="26"/>
          <w:szCs w:val="26"/>
        </w:rPr>
        <w:t>: that is,</w:t>
      </w:r>
      <w:r w:rsidR="006279F6" w:rsidRPr="00316E31">
        <w:rPr>
          <w:rFonts w:asciiTheme="majorBidi" w:hAnsiTheme="majorBidi" w:cstheme="majorBidi"/>
          <w:sz w:val="26"/>
          <w:szCs w:val="26"/>
        </w:rPr>
        <w:t xml:space="preserve"> the </w:t>
      </w:r>
      <w:r w:rsidR="005A475D" w:rsidRPr="00316E31">
        <w:rPr>
          <w:rFonts w:asciiTheme="majorBidi" w:hAnsiTheme="majorBidi" w:cstheme="majorBidi"/>
          <w:sz w:val="26"/>
          <w:szCs w:val="26"/>
        </w:rPr>
        <w:t xml:space="preserve">goods women desire and the order in which they should pursue them. </w:t>
      </w:r>
      <w:r w:rsidR="006279F6" w:rsidRPr="00316E31">
        <w:rPr>
          <w:rFonts w:asciiTheme="majorBidi" w:hAnsiTheme="majorBidi" w:cstheme="majorBidi"/>
          <w:sz w:val="26"/>
          <w:szCs w:val="26"/>
        </w:rPr>
        <w:t xml:space="preserve">As the Harvard economist Claudia Goldin has put it, </w:t>
      </w:r>
      <w:r w:rsidR="00C31D7A" w:rsidRPr="00316E31">
        <w:rPr>
          <w:rFonts w:asciiTheme="majorBidi" w:hAnsiTheme="majorBidi" w:cstheme="majorBidi"/>
          <w:sz w:val="26"/>
          <w:szCs w:val="26"/>
        </w:rPr>
        <w:t>“</w:t>
      </w:r>
      <w:r w:rsidR="00A361E7" w:rsidRPr="00316E31">
        <w:rPr>
          <w:rFonts w:asciiTheme="majorBidi" w:hAnsiTheme="majorBidi" w:cstheme="majorBidi"/>
          <w:sz w:val="26"/>
          <w:szCs w:val="26"/>
        </w:rPr>
        <w:t>Armed with the new secret ingredient, the recipe for success became: ‘Put marriage aside for now. Add gobs of higher education. Blend with career. Let rise for a decade, and live your life fully. Fold in family later.’”</w:t>
      </w:r>
      <w:r w:rsidR="00A361E7" w:rsidRPr="00316E31">
        <w:rPr>
          <w:rStyle w:val="FootnoteReference"/>
          <w:rFonts w:asciiTheme="majorBidi" w:hAnsiTheme="majorBidi" w:cstheme="majorBidi"/>
          <w:sz w:val="26"/>
          <w:szCs w:val="26"/>
        </w:rPr>
        <w:footnoteReference w:id="21"/>
      </w:r>
    </w:p>
    <w:p w14:paraId="75CE7150" w14:textId="77777777" w:rsidR="00A321D9" w:rsidRPr="00316E31" w:rsidRDefault="00833624" w:rsidP="00833624">
      <w:pPr>
        <w:spacing w:line="240" w:lineRule="auto"/>
        <w:rPr>
          <w:rFonts w:asciiTheme="majorBidi" w:hAnsiTheme="majorBidi" w:cstheme="majorBidi"/>
          <w:sz w:val="26"/>
          <w:szCs w:val="26"/>
        </w:rPr>
      </w:pPr>
      <w:r w:rsidRPr="00316E31">
        <w:rPr>
          <w:rFonts w:asciiTheme="majorBidi" w:hAnsiTheme="majorBidi" w:cstheme="majorBidi"/>
          <w:sz w:val="26"/>
          <w:szCs w:val="26"/>
        </w:rPr>
        <w:t>Here’s one lesson I want us to take away from this whole survey</w:t>
      </w:r>
      <w:r w:rsidR="00674F0D" w:rsidRPr="00316E31">
        <w:rPr>
          <w:rFonts w:asciiTheme="majorBidi" w:hAnsiTheme="majorBidi" w:cstheme="majorBidi"/>
          <w:sz w:val="26"/>
          <w:szCs w:val="26"/>
        </w:rPr>
        <w:t xml:space="preserve">: These changes have created a radically different world. </w:t>
      </w:r>
      <w:r w:rsidR="00B207F8" w:rsidRPr="00316E31">
        <w:rPr>
          <w:rFonts w:asciiTheme="majorBidi" w:hAnsiTheme="majorBidi" w:cstheme="majorBidi"/>
          <w:sz w:val="26"/>
          <w:szCs w:val="26"/>
        </w:rPr>
        <w:t xml:space="preserve">For instance, the work-family dilemma for many women today is so challenging, in part, because it is </w:t>
      </w:r>
      <w:r w:rsidR="00195887" w:rsidRPr="00316E31">
        <w:rPr>
          <w:rFonts w:asciiTheme="majorBidi" w:hAnsiTheme="majorBidi" w:cstheme="majorBidi"/>
          <w:sz w:val="26"/>
          <w:szCs w:val="26"/>
        </w:rPr>
        <w:t>virtually unprecedented.</w:t>
      </w:r>
      <w:r w:rsidR="00340D18" w:rsidRPr="00316E31">
        <w:rPr>
          <w:rStyle w:val="FootnoteReference"/>
          <w:rFonts w:asciiTheme="majorBidi" w:hAnsiTheme="majorBidi" w:cstheme="majorBidi"/>
          <w:sz w:val="26"/>
          <w:szCs w:val="26"/>
        </w:rPr>
        <w:footnoteReference w:id="22"/>
      </w:r>
      <w:r w:rsidR="00604CC1" w:rsidRPr="00316E31">
        <w:rPr>
          <w:rFonts w:asciiTheme="majorBidi" w:hAnsiTheme="majorBidi" w:cstheme="majorBidi"/>
          <w:sz w:val="26"/>
          <w:szCs w:val="26"/>
        </w:rPr>
        <w:t xml:space="preserve"> </w:t>
      </w:r>
      <w:r w:rsidR="00E01F64" w:rsidRPr="00316E31">
        <w:rPr>
          <w:rFonts w:asciiTheme="majorBidi" w:hAnsiTheme="majorBidi" w:cstheme="majorBidi"/>
          <w:sz w:val="26"/>
          <w:szCs w:val="26"/>
        </w:rPr>
        <w:t xml:space="preserve">Why have we focused so much on technological and economic changes? Because all the debates </w:t>
      </w:r>
      <w:r w:rsidR="00A4392F" w:rsidRPr="00316E31">
        <w:rPr>
          <w:rFonts w:asciiTheme="majorBidi" w:hAnsiTheme="majorBidi" w:cstheme="majorBidi"/>
          <w:sz w:val="26"/>
          <w:szCs w:val="26"/>
        </w:rPr>
        <w:t xml:space="preserve">over feminism and women’s rights in the past two hundred years are a direct response to the new world these changes have created. </w:t>
      </w:r>
    </w:p>
    <w:p w14:paraId="5F41C6DC" w14:textId="20307927" w:rsidR="00833624" w:rsidRPr="00316E31" w:rsidRDefault="002017E9" w:rsidP="00833624">
      <w:pPr>
        <w:spacing w:line="240" w:lineRule="auto"/>
        <w:rPr>
          <w:rFonts w:asciiTheme="majorBidi" w:hAnsiTheme="majorBidi" w:cstheme="majorBidi"/>
          <w:sz w:val="26"/>
          <w:szCs w:val="26"/>
        </w:rPr>
      </w:pPr>
      <w:r w:rsidRPr="00316E31">
        <w:rPr>
          <w:rFonts w:asciiTheme="majorBidi" w:hAnsiTheme="majorBidi" w:cstheme="majorBidi"/>
          <w:sz w:val="26"/>
          <w:szCs w:val="26"/>
        </w:rPr>
        <w:t>If industrialization had never happened, neither would have feminism.</w:t>
      </w:r>
      <w:r w:rsidR="00A321D9" w:rsidRPr="00316E31">
        <w:rPr>
          <w:rStyle w:val="FootnoteReference"/>
          <w:rFonts w:asciiTheme="majorBidi" w:hAnsiTheme="majorBidi" w:cstheme="majorBidi"/>
          <w:sz w:val="26"/>
          <w:szCs w:val="26"/>
        </w:rPr>
        <w:footnoteReference w:id="23"/>
      </w:r>
      <w:r w:rsidRPr="00316E31">
        <w:rPr>
          <w:rFonts w:asciiTheme="majorBidi" w:hAnsiTheme="majorBidi" w:cstheme="majorBidi"/>
          <w:sz w:val="26"/>
          <w:szCs w:val="26"/>
        </w:rPr>
        <w:t xml:space="preserve"> If </w:t>
      </w:r>
      <w:r w:rsidR="009A56D4" w:rsidRPr="00316E31">
        <w:rPr>
          <w:rFonts w:asciiTheme="majorBidi" w:hAnsiTheme="majorBidi" w:cstheme="majorBidi"/>
          <w:sz w:val="26"/>
          <w:szCs w:val="26"/>
        </w:rPr>
        <w:t>we did not live in a technological society, we would not be so alienated from the realities of sexual difference.</w:t>
      </w:r>
      <w:r w:rsidR="00850D56" w:rsidRPr="00316E31">
        <w:rPr>
          <w:rFonts w:asciiTheme="majorBidi" w:hAnsiTheme="majorBidi" w:cstheme="majorBidi"/>
          <w:sz w:val="26"/>
          <w:szCs w:val="26"/>
        </w:rPr>
        <w:t xml:space="preserve"> </w:t>
      </w:r>
      <w:r w:rsidR="001C7ED1" w:rsidRPr="00316E31">
        <w:rPr>
          <w:rFonts w:asciiTheme="majorBidi" w:hAnsiTheme="majorBidi" w:cstheme="majorBidi"/>
          <w:sz w:val="26"/>
          <w:szCs w:val="26"/>
        </w:rPr>
        <w:t>If we didn’t live in a world that has radically separated world from home, we wouldn’t struggle in quite the same way to know what it means to be “working at home.”</w:t>
      </w:r>
      <w:r w:rsidR="001672BD" w:rsidRPr="00316E31">
        <w:rPr>
          <w:rFonts w:asciiTheme="majorBidi" w:hAnsiTheme="majorBidi" w:cstheme="majorBidi"/>
          <w:sz w:val="26"/>
          <w:szCs w:val="26"/>
        </w:rPr>
        <w:t xml:space="preserve"> </w:t>
      </w:r>
    </w:p>
    <w:p w14:paraId="03EDFA36" w14:textId="579365EF" w:rsidR="00E72C37" w:rsidRPr="00316E31" w:rsidRDefault="009439A5" w:rsidP="00A361E7">
      <w:pPr>
        <w:spacing w:line="240" w:lineRule="auto"/>
        <w:rPr>
          <w:rFonts w:asciiTheme="majorBidi" w:hAnsiTheme="majorBidi" w:cstheme="majorBidi"/>
          <w:i/>
          <w:iCs/>
          <w:sz w:val="26"/>
          <w:szCs w:val="26"/>
        </w:rPr>
      </w:pPr>
      <w:r w:rsidRPr="00316E31">
        <w:rPr>
          <w:rFonts w:asciiTheme="majorBidi" w:hAnsiTheme="majorBidi" w:cstheme="majorBidi"/>
          <w:i/>
          <w:iCs/>
          <w:sz w:val="26"/>
          <w:szCs w:val="26"/>
        </w:rPr>
        <w:t>Any questions?</w:t>
      </w:r>
      <w:r w:rsidRPr="00316E31">
        <w:rPr>
          <w:rFonts w:asciiTheme="majorBidi" w:hAnsiTheme="majorBidi" w:cstheme="majorBidi"/>
          <w:i/>
          <w:iCs/>
          <w:sz w:val="26"/>
          <w:szCs w:val="26"/>
        </w:rPr>
        <w:br/>
      </w:r>
    </w:p>
    <w:p w14:paraId="16C3A5B5" w14:textId="31723C6D" w:rsidR="009E5538" w:rsidRPr="00316E31" w:rsidRDefault="009E5538" w:rsidP="00A361E7">
      <w:pPr>
        <w:spacing w:line="240" w:lineRule="auto"/>
        <w:rPr>
          <w:rFonts w:asciiTheme="majorBidi" w:hAnsiTheme="majorBidi" w:cstheme="majorBidi"/>
          <w:b/>
          <w:bCs/>
          <w:sz w:val="26"/>
          <w:szCs w:val="26"/>
        </w:rPr>
      </w:pPr>
      <w:r w:rsidRPr="00316E31">
        <w:rPr>
          <w:rFonts w:asciiTheme="majorBidi" w:hAnsiTheme="majorBidi" w:cstheme="majorBidi"/>
          <w:b/>
          <w:bCs/>
          <w:sz w:val="26"/>
          <w:szCs w:val="26"/>
        </w:rPr>
        <w:t>II. Where We Are Now</w:t>
      </w:r>
    </w:p>
    <w:p w14:paraId="6BB81A61" w14:textId="771163CD" w:rsidR="00804CAE" w:rsidRPr="00316E31" w:rsidRDefault="001672BD" w:rsidP="00804CAE">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So where are we now? Where have all these changes led us to? I want to spend just a couple minutes reflecting on the current state of </w:t>
      </w:r>
      <w:r w:rsidR="00804CAE" w:rsidRPr="00316E31">
        <w:rPr>
          <w:rFonts w:asciiTheme="majorBidi" w:hAnsiTheme="majorBidi" w:cstheme="majorBidi"/>
          <w:sz w:val="26"/>
          <w:szCs w:val="26"/>
        </w:rPr>
        <w:t>marriage and the family in the US before moving on to application.</w:t>
      </w:r>
      <w:r w:rsidR="009439A5" w:rsidRPr="00316E31">
        <w:rPr>
          <w:rFonts w:asciiTheme="majorBidi" w:hAnsiTheme="majorBidi" w:cstheme="majorBidi"/>
          <w:sz w:val="26"/>
          <w:szCs w:val="26"/>
        </w:rPr>
        <w:t xml:space="preserve"> I’ll start with some statistics, and then I’ll reflect on how the changes we discussed</w:t>
      </w:r>
      <w:r w:rsidR="00804CAE" w:rsidRPr="00316E31">
        <w:rPr>
          <w:rFonts w:asciiTheme="majorBidi" w:hAnsiTheme="majorBidi" w:cstheme="majorBidi"/>
          <w:sz w:val="26"/>
          <w:szCs w:val="26"/>
        </w:rPr>
        <w:t xml:space="preserve"> </w:t>
      </w:r>
      <w:r w:rsidR="009439A5" w:rsidRPr="00316E31">
        <w:rPr>
          <w:rFonts w:asciiTheme="majorBidi" w:hAnsiTheme="majorBidi" w:cstheme="majorBidi"/>
          <w:sz w:val="26"/>
          <w:szCs w:val="26"/>
        </w:rPr>
        <w:t xml:space="preserve">in Part I relate to the four key concepts we’re considering throughout the class: equality, </w:t>
      </w:r>
      <w:r w:rsidR="001B46A0" w:rsidRPr="00316E31">
        <w:rPr>
          <w:rFonts w:asciiTheme="majorBidi" w:hAnsiTheme="majorBidi" w:cstheme="majorBidi"/>
          <w:sz w:val="26"/>
          <w:szCs w:val="26"/>
        </w:rPr>
        <w:t xml:space="preserve">complementarity, fertility, and diversity. </w:t>
      </w:r>
    </w:p>
    <w:p w14:paraId="76D420AF" w14:textId="2D970045" w:rsidR="00804CAE" w:rsidRPr="00316E31" w:rsidRDefault="006756C8" w:rsidP="000C6E87">
      <w:pPr>
        <w:spacing w:line="240" w:lineRule="auto"/>
        <w:rPr>
          <w:rFonts w:asciiTheme="majorBidi" w:hAnsiTheme="majorBidi" w:cstheme="majorBidi"/>
          <w:sz w:val="26"/>
          <w:szCs w:val="26"/>
        </w:rPr>
      </w:pPr>
      <w:r w:rsidRPr="00316E31">
        <w:rPr>
          <w:rFonts w:asciiTheme="majorBidi" w:hAnsiTheme="majorBidi" w:cstheme="majorBidi"/>
          <w:sz w:val="26"/>
          <w:szCs w:val="26"/>
        </w:rPr>
        <w:lastRenderedPageBreak/>
        <w:t xml:space="preserve">First, some statistics. </w:t>
      </w:r>
      <w:r w:rsidR="00804CAE" w:rsidRPr="00316E31">
        <w:rPr>
          <w:rFonts w:asciiTheme="majorBidi" w:hAnsiTheme="majorBidi" w:cstheme="majorBidi"/>
          <w:sz w:val="26"/>
          <w:szCs w:val="26"/>
        </w:rPr>
        <w:t xml:space="preserve">As recently as 1970, the median age at first marriage was </w:t>
      </w:r>
      <w:r w:rsidR="00BE7062" w:rsidRPr="00316E31">
        <w:rPr>
          <w:rFonts w:asciiTheme="majorBidi" w:hAnsiTheme="majorBidi" w:cstheme="majorBidi"/>
          <w:sz w:val="26"/>
          <w:szCs w:val="26"/>
        </w:rPr>
        <w:t>21 for women and 23 for men. Today, it’s 28 for women and 30 for men.</w:t>
      </w:r>
      <w:r w:rsidR="007A0A41" w:rsidRPr="00316E31">
        <w:rPr>
          <w:rStyle w:val="FootnoteReference"/>
          <w:rFonts w:asciiTheme="majorBidi" w:hAnsiTheme="majorBidi" w:cstheme="majorBidi"/>
          <w:sz w:val="26"/>
          <w:szCs w:val="26"/>
        </w:rPr>
        <w:footnoteReference w:id="24"/>
      </w:r>
    </w:p>
    <w:p w14:paraId="09241A6D" w14:textId="017FC8E0" w:rsidR="00BE7062" w:rsidRPr="00316E31" w:rsidRDefault="00BE7062" w:rsidP="00804CAE">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n 1970, the share of American adults who never married was 9%. Today it’s 35%. </w:t>
      </w:r>
      <w:r w:rsidR="002E293D" w:rsidRPr="00316E31">
        <w:rPr>
          <w:rFonts w:asciiTheme="majorBidi" w:hAnsiTheme="majorBidi" w:cstheme="majorBidi"/>
          <w:sz w:val="26"/>
          <w:szCs w:val="26"/>
        </w:rPr>
        <w:t xml:space="preserve">And there is a widening income gap </w:t>
      </w:r>
      <w:r w:rsidR="00BE4669" w:rsidRPr="00316E31">
        <w:rPr>
          <w:rFonts w:asciiTheme="majorBidi" w:hAnsiTheme="majorBidi" w:cstheme="majorBidi"/>
          <w:sz w:val="26"/>
          <w:szCs w:val="26"/>
        </w:rPr>
        <w:t xml:space="preserve">that’s </w:t>
      </w:r>
      <w:r w:rsidR="002E293D" w:rsidRPr="00316E31">
        <w:rPr>
          <w:rFonts w:asciiTheme="majorBidi" w:hAnsiTheme="majorBidi" w:cstheme="majorBidi"/>
          <w:sz w:val="26"/>
          <w:szCs w:val="26"/>
        </w:rPr>
        <w:t xml:space="preserve">affecting who marries. </w:t>
      </w:r>
      <w:r w:rsidR="00074BD8" w:rsidRPr="00316E31">
        <w:rPr>
          <w:rFonts w:asciiTheme="majorBidi" w:hAnsiTheme="majorBidi" w:cstheme="majorBidi"/>
          <w:sz w:val="26"/>
          <w:szCs w:val="26"/>
        </w:rPr>
        <w:t xml:space="preserve">Fifty years ago, there was no significant difference in marriage rates between </w:t>
      </w:r>
      <w:r w:rsidR="007C7BE8" w:rsidRPr="00316E31">
        <w:rPr>
          <w:rFonts w:asciiTheme="majorBidi" w:hAnsiTheme="majorBidi" w:cstheme="majorBidi"/>
          <w:sz w:val="26"/>
          <w:szCs w:val="26"/>
        </w:rPr>
        <w:t>working class or poor Americans and those who are more affluent. But today, 42% of lower income individuals never marry, whereas only 23% of higher income individuals never mar</w:t>
      </w:r>
      <w:r w:rsidR="0039135C" w:rsidRPr="00316E31">
        <w:rPr>
          <w:rFonts w:asciiTheme="majorBidi" w:hAnsiTheme="majorBidi" w:cstheme="majorBidi"/>
          <w:sz w:val="26"/>
          <w:szCs w:val="26"/>
        </w:rPr>
        <w:t xml:space="preserve">ry. Further, today, Americans with a college degree are far more likely to marry than those who do not have one. </w:t>
      </w:r>
      <w:r w:rsidR="00E357D5" w:rsidRPr="00316E31">
        <w:rPr>
          <w:rFonts w:asciiTheme="majorBidi" w:hAnsiTheme="majorBidi" w:cstheme="majorBidi"/>
          <w:sz w:val="26"/>
          <w:szCs w:val="26"/>
        </w:rPr>
        <w:t xml:space="preserve">(Speaking of college degrees, today women are 15% points more likely to graduate with a bachelor’s degree than men are: 57.4% </w:t>
      </w:r>
      <w:r w:rsidR="003F13FD" w:rsidRPr="00316E31">
        <w:rPr>
          <w:rFonts w:asciiTheme="majorBidi" w:hAnsiTheme="majorBidi" w:cstheme="majorBidi"/>
          <w:sz w:val="26"/>
          <w:szCs w:val="26"/>
        </w:rPr>
        <w:t>are earned by</w:t>
      </w:r>
      <w:r w:rsidR="00E357D5" w:rsidRPr="00316E31">
        <w:rPr>
          <w:rFonts w:asciiTheme="majorBidi" w:hAnsiTheme="majorBidi" w:cstheme="majorBidi"/>
          <w:sz w:val="26"/>
          <w:szCs w:val="26"/>
        </w:rPr>
        <w:t xml:space="preserve"> women</w:t>
      </w:r>
      <w:r w:rsidR="003F13FD" w:rsidRPr="00316E31">
        <w:rPr>
          <w:rFonts w:asciiTheme="majorBidi" w:hAnsiTheme="majorBidi" w:cstheme="majorBidi"/>
          <w:sz w:val="26"/>
          <w:szCs w:val="26"/>
        </w:rPr>
        <w:t>,</w:t>
      </w:r>
      <w:r w:rsidR="00E357D5" w:rsidRPr="00316E31">
        <w:rPr>
          <w:rFonts w:asciiTheme="majorBidi" w:hAnsiTheme="majorBidi" w:cstheme="majorBidi"/>
          <w:sz w:val="26"/>
          <w:szCs w:val="26"/>
        </w:rPr>
        <w:t xml:space="preserve"> vs. 42.6% </w:t>
      </w:r>
      <w:r w:rsidR="003F13FD" w:rsidRPr="00316E31">
        <w:rPr>
          <w:rFonts w:asciiTheme="majorBidi" w:hAnsiTheme="majorBidi" w:cstheme="majorBidi"/>
          <w:sz w:val="26"/>
          <w:szCs w:val="26"/>
        </w:rPr>
        <w:t>by</w:t>
      </w:r>
      <w:r w:rsidR="00E357D5" w:rsidRPr="00316E31">
        <w:rPr>
          <w:rFonts w:asciiTheme="majorBidi" w:hAnsiTheme="majorBidi" w:cstheme="majorBidi"/>
          <w:sz w:val="26"/>
          <w:szCs w:val="26"/>
        </w:rPr>
        <w:t xml:space="preserve"> men.)</w:t>
      </w:r>
      <w:r w:rsidR="00622CEB" w:rsidRPr="00316E31">
        <w:rPr>
          <w:rStyle w:val="FootnoteReference"/>
          <w:rFonts w:asciiTheme="majorBidi" w:hAnsiTheme="majorBidi" w:cstheme="majorBidi"/>
          <w:sz w:val="26"/>
          <w:szCs w:val="26"/>
        </w:rPr>
        <w:footnoteReference w:id="25"/>
      </w:r>
    </w:p>
    <w:p w14:paraId="53399407" w14:textId="5CBF993B" w:rsidR="00EC1878" w:rsidRPr="00316E31" w:rsidRDefault="0000713A" w:rsidP="00804CAE">
      <w:pPr>
        <w:spacing w:line="240" w:lineRule="auto"/>
        <w:rPr>
          <w:rFonts w:asciiTheme="majorBidi" w:hAnsiTheme="majorBidi" w:cstheme="majorBidi"/>
          <w:sz w:val="26"/>
          <w:szCs w:val="26"/>
        </w:rPr>
      </w:pPr>
      <w:r w:rsidRPr="00316E31">
        <w:rPr>
          <w:rFonts w:asciiTheme="majorBidi" w:hAnsiTheme="majorBidi" w:cstheme="majorBidi"/>
          <w:sz w:val="26"/>
          <w:szCs w:val="26"/>
        </w:rPr>
        <w:t>Further, Americans who identify as liberal and non-</w:t>
      </w:r>
      <w:r w:rsidR="0008321C" w:rsidRPr="00316E31">
        <w:rPr>
          <w:rFonts w:asciiTheme="majorBidi" w:hAnsiTheme="majorBidi" w:cstheme="majorBidi"/>
          <w:sz w:val="26"/>
          <w:szCs w:val="26"/>
        </w:rPr>
        <w:t>r</w:t>
      </w:r>
      <w:r w:rsidRPr="00316E31">
        <w:rPr>
          <w:rFonts w:asciiTheme="majorBidi" w:hAnsiTheme="majorBidi" w:cstheme="majorBidi"/>
          <w:sz w:val="26"/>
          <w:szCs w:val="26"/>
        </w:rPr>
        <w:t xml:space="preserve">eligious are the most likely to never marry, at 39%, whereas those who are both religious and conservative are least likely to never marry, at 18%. </w:t>
      </w:r>
    </w:p>
    <w:p w14:paraId="1AB4C250" w14:textId="760C29D3" w:rsidR="006A1C13" w:rsidRPr="00316E31" w:rsidRDefault="00B6545A" w:rsidP="006A1C13">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Regarding fertility, </w:t>
      </w:r>
      <w:r w:rsidR="00944791" w:rsidRPr="00316E31">
        <w:rPr>
          <w:rFonts w:asciiTheme="majorBidi" w:hAnsiTheme="majorBidi" w:cstheme="majorBidi"/>
          <w:sz w:val="26"/>
          <w:szCs w:val="26"/>
        </w:rPr>
        <w:t xml:space="preserve">along with virtually the entire industrialized world, </w:t>
      </w:r>
      <w:r w:rsidR="00FF7D1E" w:rsidRPr="00316E31">
        <w:rPr>
          <w:rFonts w:asciiTheme="majorBidi" w:hAnsiTheme="majorBidi" w:cstheme="majorBidi"/>
          <w:sz w:val="26"/>
          <w:szCs w:val="26"/>
        </w:rPr>
        <w:t xml:space="preserve">in the last 50 years the United States’ total fertility rate has fallen precipitously. </w:t>
      </w:r>
      <w:r w:rsidR="00074930" w:rsidRPr="00316E31">
        <w:rPr>
          <w:rFonts w:asciiTheme="majorBidi" w:hAnsiTheme="majorBidi" w:cstheme="majorBidi"/>
          <w:sz w:val="26"/>
          <w:szCs w:val="26"/>
        </w:rPr>
        <w:t xml:space="preserve">In 1960, </w:t>
      </w:r>
      <w:r w:rsidR="00B36D6F" w:rsidRPr="00316E31">
        <w:rPr>
          <w:rFonts w:asciiTheme="majorBidi" w:hAnsiTheme="majorBidi" w:cstheme="majorBidi"/>
          <w:sz w:val="26"/>
          <w:szCs w:val="26"/>
        </w:rPr>
        <w:t>the total fertility rate was</w:t>
      </w:r>
      <w:r w:rsidR="005966BE" w:rsidRPr="00316E31">
        <w:rPr>
          <w:rFonts w:asciiTheme="majorBidi" w:hAnsiTheme="majorBidi" w:cstheme="majorBidi"/>
          <w:sz w:val="26"/>
          <w:szCs w:val="26"/>
        </w:rPr>
        <w:t xml:space="preserve"> 3.7</w:t>
      </w:r>
      <w:r w:rsidR="007F7A28" w:rsidRPr="00316E31">
        <w:rPr>
          <w:rFonts w:asciiTheme="majorBidi" w:hAnsiTheme="majorBidi" w:cstheme="majorBidi"/>
          <w:sz w:val="26"/>
          <w:szCs w:val="26"/>
        </w:rPr>
        <w:t xml:space="preserve"> (that is, an average of 3.7 lifetime births per woman)</w:t>
      </w:r>
      <w:r w:rsidR="005966BE" w:rsidRPr="00316E31">
        <w:rPr>
          <w:rFonts w:asciiTheme="majorBidi" w:hAnsiTheme="majorBidi" w:cstheme="majorBidi"/>
          <w:sz w:val="26"/>
          <w:szCs w:val="26"/>
        </w:rPr>
        <w:t xml:space="preserve">. Today, the number is an all-time low of 1.6, well below replacement rate. </w:t>
      </w:r>
      <w:r w:rsidR="007E7E30" w:rsidRPr="00316E31">
        <w:rPr>
          <w:rFonts w:asciiTheme="majorBidi" w:hAnsiTheme="majorBidi" w:cstheme="majorBidi"/>
          <w:sz w:val="26"/>
          <w:szCs w:val="26"/>
        </w:rPr>
        <w:t>Further, American women increasingly report that they are not having the number of children they would like to.</w:t>
      </w:r>
      <w:r w:rsidR="00AF004E" w:rsidRPr="00316E31">
        <w:rPr>
          <w:rStyle w:val="FootnoteReference"/>
          <w:rFonts w:asciiTheme="majorBidi" w:hAnsiTheme="majorBidi" w:cstheme="majorBidi"/>
          <w:sz w:val="26"/>
          <w:szCs w:val="26"/>
        </w:rPr>
        <w:footnoteReference w:id="26"/>
      </w:r>
    </w:p>
    <w:p w14:paraId="6BCF379B" w14:textId="2CFB33D8" w:rsidR="007E7E30" w:rsidRPr="00316E31" w:rsidRDefault="007F2C03" w:rsidP="006A1C13">
      <w:p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How have </w:t>
      </w:r>
      <w:r w:rsidR="009135D9" w:rsidRPr="00316E31">
        <w:rPr>
          <w:rFonts w:asciiTheme="majorBidi" w:hAnsiTheme="majorBidi" w:cstheme="majorBidi"/>
          <w:sz w:val="26"/>
          <w:szCs w:val="26"/>
        </w:rPr>
        <w:t xml:space="preserve">these transformations affected </w:t>
      </w:r>
      <w:r w:rsidR="00A26694" w:rsidRPr="00316E31">
        <w:rPr>
          <w:rFonts w:asciiTheme="majorBidi" w:hAnsiTheme="majorBidi" w:cstheme="majorBidi"/>
          <w:sz w:val="26"/>
          <w:szCs w:val="26"/>
        </w:rPr>
        <w:t>the four big factors we’re considering throughout the class?</w:t>
      </w:r>
    </w:p>
    <w:p w14:paraId="0239BC93" w14:textId="16D46C5A" w:rsidR="00A26694" w:rsidRPr="00316E31" w:rsidRDefault="00A26694" w:rsidP="006A1C13">
      <w:pPr>
        <w:spacing w:line="240" w:lineRule="auto"/>
        <w:rPr>
          <w:rFonts w:asciiTheme="majorBidi" w:hAnsiTheme="majorBidi" w:cstheme="majorBidi"/>
          <w:sz w:val="26"/>
          <w:szCs w:val="26"/>
        </w:rPr>
      </w:pPr>
      <w:r w:rsidRPr="007062F8">
        <w:rPr>
          <w:rFonts w:asciiTheme="majorBidi" w:hAnsiTheme="majorBidi" w:cstheme="majorBidi"/>
          <w:i/>
          <w:iCs/>
          <w:sz w:val="26"/>
          <w:szCs w:val="26"/>
          <w:u w:val="single"/>
        </w:rPr>
        <w:t>Equality:</w:t>
      </w:r>
      <w:r w:rsidRPr="00316E31">
        <w:rPr>
          <w:rFonts w:asciiTheme="majorBidi" w:hAnsiTheme="majorBidi" w:cstheme="majorBidi"/>
          <w:sz w:val="26"/>
          <w:szCs w:val="26"/>
        </w:rPr>
        <w:t xml:space="preserve"> In many ways, we live in a society in which men and women are much more equal. Insofar as this represents a recognition of men and women’s shared dignity, we should celebrate and thank God for this. However, many people today define men and women’s equality as their being </w:t>
      </w:r>
      <w:r w:rsidRPr="00316E31">
        <w:rPr>
          <w:rFonts w:asciiTheme="majorBidi" w:hAnsiTheme="majorBidi" w:cstheme="majorBidi"/>
          <w:i/>
          <w:iCs/>
          <w:sz w:val="26"/>
          <w:szCs w:val="26"/>
        </w:rPr>
        <w:t>identical</w:t>
      </w:r>
      <w:r w:rsidRPr="00316E31">
        <w:rPr>
          <w:rFonts w:asciiTheme="majorBidi" w:hAnsiTheme="majorBidi" w:cstheme="majorBidi"/>
          <w:sz w:val="26"/>
          <w:szCs w:val="26"/>
        </w:rPr>
        <w:t xml:space="preserve"> and </w:t>
      </w:r>
      <w:r w:rsidRPr="00316E31">
        <w:rPr>
          <w:rFonts w:asciiTheme="majorBidi" w:hAnsiTheme="majorBidi" w:cstheme="majorBidi"/>
          <w:i/>
          <w:iCs/>
          <w:sz w:val="26"/>
          <w:szCs w:val="26"/>
        </w:rPr>
        <w:t>interchangeable</w:t>
      </w:r>
      <w:r w:rsidRPr="00316E31">
        <w:rPr>
          <w:rFonts w:asciiTheme="majorBidi" w:hAnsiTheme="majorBidi" w:cstheme="majorBidi"/>
          <w:sz w:val="26"/>
          <w:szCs w:val="26"/>
        </w:rPr>
        <w:t>. In</w:t>
      </w:r>
      <w:r w:rsidR="00973675" w:rsidRPr="00316E31">
        <w:rPr>
          <w:rFonts w:asciiTheme="majorBidi" w:hAnsiTheme="majorBidi" w:cstheme="majorBidi"/>
          <w:sz w:val="26"/>
          <w:szCs w:val="26"/>
        </w:rPr>
        <w:t xml:space="preserve">sofar as </w:t>
      </w:r>
      <w:r w:rsidR="00973675" w:rsidRPr="00316E31">
        <w:rPr>
          <w:rFonts w:asciiTheme="majorBidi" w:hAnsiTheme="majorBidi" w:cstheme="majorBidi"/>
          <w:i/>
          <w:iCs/>
          <w:sz w:val="26"/>
          <w:szCs w:val="26"/>
        </w:rPr>
        <w:t xml:space="preserve">sameness </w:t>
      </w:r>
      <w:r w:rsidR="00973675" w:rsidRPr="00316E31">
        <w:rPr>
          <w:rFonts w:asciiTheme="majorBidi" w:hAnsiTheme="majorBidi" w:cstheme="majorBidi"/>
          <w:sz w:val="26"/>
          <w:szCs w:val="26"/>
        </w:rPr>
        <w:t xml:space="preserve">and </w:t>
      </w:r>
      <w:r w:rsidR="00973675" w:rsidRPr="00316E31">
        <w:rPr>
          <w:rFonts w:asciiTheme="majorBidi" w:hAnsiTheme="majorBidi" w:cstheme="majorBidi"/>
          <w:i/>
          <w:iCs/>
          <w:sz w:val="26"/>
          <w:szCs w:val="26"/>
        </w:rPr>
        <w:t>substitutability</w:t>
      </w:r>
      <w:r w:rsidR="00973675" w:rsidRPr="00316E31">
        <w:rPr>
          <w:rFonts w:asciiTheme="majorBidi" w:hAnsiTheme="majorBidi" w:cstheme="majorBidi"/>
          <w:sz w:val="26"/>
          <w:szCs w:val="26"/>
        </w:rPr>
        <w:t xml:space="preserve"> have crept into our culture’s understanding of equality, we need to </w:t>
      </w:r>
      <w:r w:rsidR="00973675" w:rsidRPr="00316E31">
        <w:rPr>
          <w:rFonts w:asciiTheme="majorBidi" w:hAnsiTheme="majorBidi" w:cstheme="majorBidi"/>
          <w:i/>
          <w:iCs/>
          <w:sz w:val="26"/>
          <w:szCs w:val="26"/>
        </w:rPr>
        <w:t>refine</w:t>
      </w:r>
      <w:r w:rsidR="00973675" w:rsidRPr="00316E31">
        <w:rPr>
          <w:rFonts w:asciiTheme="majorBidi" w:hAnsiTheme="majorBidi" w:cstheme="majorBidi"/>
          <w:sz w:val="26"/>
          <w:szCs w:val="26"/>
        </w:rPr>
        <w:t xml:space="preserve"> our understanding of </w:t>
      </w:r>
      <w:r w:rsidR="000C6E87">
        <w:rPr>
          <w:rFonts w:asciiTheme="majorBidi" w:hAnsiTheme="majorBidi" w:cstheme="majorBidi"/>
          <w:sz w:val="26"/>
          <w:szCs w:val="26"/>
        </w:rPr>
        <w:t>equality</w:t>
      </w:r>
      <w:r w:rsidR="00973675" w:rsidRPr="00316E31">
        <w:rPr>
          <w:rFonts w:asciiTheme="majorBidi" w:hAnsiTheme="majorBidi" w:cstheme="majorBidi"/>
          <w:sz w:val="26"/>
          <w:szCs w:val="26"/>
        </w:rPr>
        <w:t xml:space="preserve"> by </w:t>
      </w:r>
      <w:r w:rsidR="00973675" w:rsidRPr="00316E31">
        <w:rPr>
          <w:rFonts w:asciiTheme="majorBidi" w:hAnsiTheme="majorBidi" w:cstheme="majorBidi"/>
          <w:i/>
          <w:iCs/>
          <w:sz w:val="26"/>
          <w:szCs w:val="26"/>
        </w:rPr>
        <w:t>rejecting</w:t>
      </w:r>
      <w:r w:rsidR="00973675" w:rsidRPr="00316E31">
        <w:rPr>
          <w:rFonts w:asciiTheme="majorBidi" w:hAnsiTheme="majorBidi" w:cstheme="majorBidi"/>
          <w:sz w:val="26"/>
          <w:szCs w:val="26"/>
        </w:rPr>
        <w:t xml:space="preserve"> those elements. </w:t>
      </w:r>
    </w:p>
    <w:p w14:paraId="1282DEA8" w14:textId="60F2DEBA" w:rsidR="00973675" w:rsidRPr="00316E31" w:rsidRDefault="00973675" w:rsidP="006A1C13">
      <w:pPr>
        <w:spacing w:line="240" w:lineRule="auto"/>
        <w:rPr>
          <w:rFonts w:asciiTheme="majorBidi" w:hAnsiTheme="majorBidi" w:cstheme="majorBidi"/>
          <w:sz w:val="26"/>
          <w:szCs w:val="26"/>
        </w:rPr>
      </w:pPr>
      <w:r w:rsidRPr="007062F8">
        <w:rPr>
          <w:rFonts w:asciiTheme="majorBidi" w:hAnsiTheme="majorBidi" w:cstheme="majorBidi"/>
          <w:i/>
          <w:iCs/>
          <w:sz w:val="26"/>
          <w:szCs w:val="26"/>
          <w:u w:val="single"/>
        </w:rPr>
        <w:t>Complementarity</w:t>
      </w:r>
      <w:r w:rsidR="00E309AF" w:rsidRPr="007062F8">
        <w:rPr>
          <w:rFonts w:asciiTheme="majorBidi" w:hAnsiTheme="majorBidi" w:cstheme="majorBidi"/>
          <w:i/>
          <w:iCs/>
          <w:sz w:val="26"/>
          <w:szCs w:val="26"/>
          <w:u w:val="single"/>
        </w:rPr>
        <w:t>:</w:t>
      </w:r>
      <w:r w:rsidR="00E309AF" w:rsidRPr="00316E31">
        <w:rPr>
          <w:rFonts w:asciiTheme="majorBidi" w:hAnsiTheme="majorBidi" w:cstheme="majorBidi"/>
          <w:sz w:val="26"/>
          <w:szCs w:val="26"/>
        </w:rPr>
        <w:t xml:space="preserve"> </w:t>
      </w:r>
      <w:r w:rsidR="002B3510" w:rsidRPr="00316E31">
        <w:rPr>
          <w:rFonts w:asciiTheme="majorBidi" w:hAnsiTheme="majorBidi" w:cstheme="majorBidi"/>
          <w:sz w:val="26"/>
          <w:szCs w:val="26"/>
        </w:rPr>
        <w:t xml:space="preserve">In our modern, market-driven, technologically transformed society, it is much harder to both </w:t>
      </w:r>
      <w:r w:rsidR="002B3510" w:rsidRPr="00316E31">
        <w:rPr>
          <w:rFonts w:asciiTheme="majorBidi" w:hAnsiTheme="majorBidi" w:cstheme="majorBidi"/>
          <w:i/>
          <w:iCs/>
          <w:sz w:val="26"/>
          <w:szCs w:val="26"/>
        </w:rPr>
        <w:t>perceive</w:t>
      </w:r>
      <w:r w:rsidR="002B3510" w:rsidRPr="00316E31">
        <w:rPr>
          <w:rFonts w:asciiTheme="majorBidi" w:hAnsiTheme="majorBidi" w:cstheme="majorBidi"/>
          <w:sz w:val="26"/>
          <w:szCs w:val="26"/>
        </w:rPr>
        <w:t xml:space="preserve"> and </w:t>
      </w:r>
      <w:r w:rsidR="002B3510" w:rsidRPr="00316E31">
        <w:rPr>
          <w:rFonts w:asciiTheme="majorBidi" w:hAnsiTheme="majorBidi" w:cstheme="majorBidi"/>
          <w:i/>
          <w:iCs/>
          <w:sz w:val="26"/>
          <w:szCs w:val="26"/>
        </w:rPr>
        <w:t>practice</w:t>
      </w:r>
      <w:r w:rsidR="002B3510" w:rsidRPr="00316E31">
        <w:rPr>
          <w:rFonts w:asciiTheme="majorBidi" w:hAnsiTheme="majorBidi" w:cstheme="majorBidi"/>
          <w:sz w:val="26"/>
          <w:szCs w:val="26"/>
        </w:rPr>
        <w:t xml:space="preserve"> men and women’s complementarity. Compared with </w:t>
      </w:r>
      <w:r w:rsidR="004E47CE" w:rsidRPr="00316E31">
        <w:rPr>
          <w:rFonts w:asciiTheme="majorBidi" w:hAnsiTheme="majorBidi" w:cstheme="majorBidi"/>
          <w:sz w:val="26"/>
          <w:szCs w:val="26"/>
        </w:rPr>
        <w:t xml:space="preserve">virtually every society ever known, today we spend </w:t>
      </w:r>
      <w:r w:rsidR="00674E65" w:rsidRPr="00316E31">
        <w:rPr>
          <w:rFonts w:asciiTheme="majorBidi" w:hAnsiTheme="majorBidi" w:cstheme="majorBidi"/>
          <w:sz w:val="26"/>
          <w:szCs w:val="26"/>
        </w:rPr>
        <w:t xml:space="preserve">far more time in </w:t>
      </w:r>
      <w:r w:rsidR="00674E65" w:rsidRPr="00316E31">
        <w:rPr>
          <w:rFonts w:asciiTheme="majorBidi" w:hAnsiTheme="majorBidi" w:cstheme="majorBidi"/>
          <w:i/>
          <w:iCs/>
          <w:sz w:val="26"/>
          <w:szCs w:val="26"/>
        </w:rPr>
        <w:t>gender-neutral</w:t>
      </w:r>
      <w:r w:rsidR="00674E65" w:rsidRPr="00316E31">
        <w:rPr>
          <w:rFonts w:asciiTheme="majorBidi" w:hAnsiTheme="majorBidi" w:cstheme="majorBidi"/>
          <w:sz w:val="26"/>
          <w:szCs w:val="26"/>
        </w:rPr>
        <w:t xml:space="preserve"> spaces: schools, workplaces, and so on. </w:t>
      </w:r>
      <w:r w:rsidR="001F27B9" w:rsidRPr="00316E31">
        <w:rPr>
          <w:rFonts w:asciiTheme="majorBidi" w:hAnsiTheme="majorBidi" w:cstheme="majorBidi"/>
          <w:sz w:val="26"/>
          <w:szCs w:val="26"/>
        </w:rPr>
        <w:t xml:space="preserve">We spend more time in more roles that can </w:t>
      </w:r>
      <w:r w:rsidR="00212E2F" w:rsidRPr="00316E31">
        <w:rPr>
          <w:rFonts w:asciiTheme="majorBidi" w:hAnsiTheme="majorBidi" w:cstheme="majorBidi"/>
          <w:sz w:val="26"/>
          <w:szCs w:val="26"/>
        </w:rPr>
        <w:t xml:space="preserve">equally be performed by a man or a woman. The way technology insulates us from our animal, bodily realities </w:t>
      </w:r>
      <w:r w:rsidR="00E87CF3" w:rsidRPr="00316E31">
        <w:rPr>
          <w:rFonts w:asciiTheme="majorBidi" w:hAnsiTheme="majorBidi" w:cstheme="majorBidi"/>
          <w:sz w:val="26"/>
          <w:szCs w:val="26"/>
        </w:rPr>
        <w:t xml:space="preserve">also makes it easier to ignore, hide, or deny the differences between men and women. </w:t>
      </w:r>
      <w:r w:rsidR="00A4794A" w:rsidRPr="00316E31">
        <w:rPr>
          <w:rFonts w:asciiTheme="majorBidi" w:hAnsiTheme="majorBidi" w:cstheme="majorBidi"/>
          <w:sz w:val="26"/>
          <w:szCs w:val="26"/>
        </w:rPr>
        <w:t xml:space="preserve">And the </w:t>
      </w:r>
      <w:r w:rsidR="001D6288" w:rsidRPr="00316E31">
        <w:rPr>
          <w:rFonts w:asciiTheme="majorBidi" w:hAnsiTheme="majorBidi" w:cstheme="majorBidi"/>
          <w:sz w:val="26"/>
          <w:szCs w:val="26"/>
        </w:rPr>
        <w:t>gender-neutral</w:t>
      </w:r>
      <w:r w:rsidR="00A57718">
        <w:rPr>
          <w:rFonts w:asciiTheme="majorBidi" w:hAnsiTheme="majorBidi" w:cstheme="majorBidi"/>
          <w:sz w:val="26"/>
          <w:szCs w:val="26"/>
        </w:rPr>
        <w:t>, male-patterned</w:t>
      </w:r>
      <w:r w:rsidR="001D6288" w:rsidRPr="00316E31">
        <w:rPr>
          <w:rFonts w:asciiTheme="majorBidi" w:hAnsiTheme="majorBidi" w:cstheme="majorBidi"/>
          <w:sz w:val="26"/>
          <w:szCs w:val="26"/>
        </w:rPr>
        <w:t xml:space="preserve"> ideal of a successful, entrepreneurial</w:t>
      </w:r>
      <w:r w:rsidR="00C1045C">
        <w:rPr>
          <w:rFonts w:asciiTheme="majorBidi" w:hAnsiTheme="majorBidi" w:cstheme="majorBidi"/>
          <w:sz w:val="26"/>
          <w:szCs w:val="26"/>
        </w:rPr>
        <w:t>,</w:t>
      </w:r>
      <w:r w:rsidR="001D6288" w:rsidRPr="00316E31">
        <w:rPr>
          <w:rFonts w:asciiTheme="majorBidi" w:hAnsiTheme="majorBidi" w:cstheme="majorBidi"/>
          <w:sz w:val="26"/>
          <w:szCs w:val="26"/>
        </w:rPr>
        <w:t xml:space="preserve"> marketplace person has </w:t>
      </w:r>
      <w:r w:rsidR="009865F1" w:rsidRPr="00316E31">
        <w:rPr>
          <w:rFonts w:asciiTheme="majorBidi" w:hAnsiTheme="majorBidi" w:cstheme="majorBidi"/>
          <w:sz w:val="26"/>
          <w:szCs w:val="26"/>
        </w:rPr>
        <w:t xml:space="preserve">made it much harder to find and create channels </w:t>
      </w:r>
      <w:r w:rsidR="00544239" w:rsidRPr="00316E31">
        <w:rPr>
          <w:rFonts w:asciiTheme="majorBidi" w:hAnsiTheme="majorBidi" w:cstheme="majorBidi"/>
          <w:sz w:val="26"/>
          <w:szCs w:val="26"/>
        </w:rPr>
        <w:t>in which</w:t>
      </w:r>
      <w:r w:rsidR="00F621DF" w:rsidRPr="00316E31">
        <w:rPr>
          <w:rFonts w:asciiTheme="majorBidi" w:hAnsiTheme="majorBidi" w:cstheme="majorBidi"/>
          <w:sz w:val="26"/>
          <w:szCs w:val="26"/>
        </w:rPr>
        <w:t xml:space="preserve"> the distinct strengths of men and women </w:t>
      </w:r>
      <w:r w:rsidR="00544239" w:rsidRPr="00316E31">
        <w:rPr>
          <w:rFonts w:asciiTheme="majorBidi" w:hAnsiTheme="majorBidi" w:cstheme="majorBidi"/>
          <w:sz w:val="26"/>
          <w:szCs w:val="26"/>
        </w:rPr>
        <w:t>can</w:t>
      </w:r>
      <w:r w:rsidR="00F621DF" w:rsidRPr="00316E31">
        <w:rPr>
          <w:rFonts w:asciiTheme="majorBidi" w:hAnsiTheme="majorBidi" w:cstheme="majorBidi"/>
          <w:sz w:val="26"/>
          <w:szCs w:val="26"/>
        </w:rPr>
        <w:t xml:space="preserve"> be cultivated and cherished. </w:t>
      </w:r>
    </w:p>
    <w:p w14:paraId="3C80AEF4" w14:textId="5ACA2152" w:rsidR="00973675" w:rsidRPr="00316E31" w:rsidRDefault="000176EE" w:rsidP="006A1C13">
      <w:pPr>
        <w:spacing w:line="240" w:lineRule="auto"/>
        <w:rPr>
          <w:rFonts w:asciiTheme="majorBidi" w:hAnsiTheme="majorBidi" w:cstheme="majorBidi"/>
          <w:sz w:val="26"/>
          <w:szCs w:val="26"/>
        </w:rPr>
      </w:pPr>
      <w:r w:rsidRPr="008F5F4D">
        <w:rPr>
          <w:rFonts w:asciiTheme="majorBidi" w:hAnsiTheme="majorBidi" w:cstheme="majorBidi"/>
          <w:i/>
          <w:iCs/>
          <w:sz w:val="26"/>
          <w:szCs w:val="26"/>
          <w:u w:val="single"/>
        </w:rPr>
        <w:t>Fertility:</w:t>
      </w:r>
      <w:r w:rsidRPr="00316E31">
        <w:rPr>
          <w:rFonts w:asciiTheme="majorBidi" w:hAnsiTheme="majorBidi" w:cstheme="majorBidi"/>
          <w:sz w:val="26"/>
          <w:szCs w:val="26"/>
        </w:rPr>
        <w:t xml:space="preserve"> As we’ve just discussed, </w:t>
      </w:r>
      <w:r w:rsidR="00421B35" w:rsidRPr="00316E31">
        <w:rPr>
          <w:rFonts w:asciiTheme="majorBidi" w:hAnsiTheme="majorBidi" w:cstheme="majorBidi"/>
          <w:sz w:val="26"/>
          <w:szCs w:val="26"/>
        </w:rPr>
        <w:t xml:space="preserve">speaking of fertility in literal, natural terms, fertility is plummeting in America and around the world. </w:t>
      </w:r>
      <w:r w:rsidR="00413FE8" w:rsidRPr="00316E31">
        <w:rPr>
          <w:rFonts w:asciiTheme="majorBidi" w:hAnsiTheme="majorBidi" w:cstheme="majorBidi"/>
          <w:sz w:val="26"/>
          <w:szCs w:val="26"/>
        </w:rPr>
        <w:t xml:space="preserve">Somehow, </w:t>
      </w:r>
      <w:r w:rsidR="00D4074D" w:rsidRPr="00316E31">
        <w:rPr>
          <w:rFonts w:asciiTheme="majorBidi" w:hAnsiTheme="majorBidi" w:cstheme="majorBidi"/>
          <w:sz w:val="26"/>
          <w:szCs w:val="26"/>
        </w:rPr>
        <w:t xml:space="preserve">we have become a society that lacks the will to reproduce. </w:t>
      </w:r>
    </w:p>
    <w:p w14:paraId="7F6EE359" w14:textId="155B4B81" w:rsidR="00226D39" w:rsidRPr="00316E31" w:rsidRDefault="00226D39" w:rsidP="006A1C13">
      <w:pPr>
        <w:spacing w:line="240" w:lineRule="auto"/>
        <w:rPr>
          <w:rFonts w:asciiTheme="majorBidi" w:hAnsiTheme="majorBidi" w:cstheme="majorBidi"/>
          <w:sz w:val="26"/>
          <w:szCs w:val="26"/>
        </w:rPr>
      </w:pPr>
      <w:r w:rsidRPr="00DB7DFC">
        <w:rPr>
          <w:rFonts w:asciiTheme="majorBidi" w:hAnsiTheme="majorBidi" w:cstheme="majorBidi"/>
          <w:i/>
          <w:iCs/>
          <w:sz w:val="26"/>
          <w:szCs w:val="26"/>
          <w:u w:val="single"/>
        </w:rPr>
        <w:t>Diversity:</w:t>
      </w:r>
      <w:r w:rsidRPr="00316E31">
        <w:rPr>
          <w:rFonts w:asciiTheme="majorBidi" w:hAnsiTheme="majorBidi" w:cstheme="majorBidi"/>
          <w:i/>
          <w:iCs/>
          <w:sz w:val="26"/>
          <w:szCs w:val="26"/>
        </w:rPr>
        <w:t xml:space="preserve"> </w:t>
      </w:r>
      <w:r w:rsidR="00B82FD9" w:rsidRPr="00316E31">
        <w:rPr>
          <w:rFonts w:asciiTheme="majorBidi" w:hAnsiTheme="majorBidi" w:cstheme="majorBidi"/>
          <w:sz w:val="26"/>
          <w:szCs w:val="26"/>
        </w:rPr>
        <w:t xml:space="preserve">These changes have fostered a whole new appreciation for, and have provided cultural and even legal structures that protect, a wide variety of legitimate expressions of manhood and womanhood. </w:t>
      </w:r>
      <w:r w:rsidR="004B255E" w:rsidRPr="00316E31">
        <w:rPr>
          <w:rFonts w:asciiTheme="majorBidi" w:hAnsiTheme="majorBidi" w:cstheme="majorBidi"/>
          <w:sz w:val="26"/>
          <w:szCs w:val="26"/>
        </w:rPr>
        <w:t xml:space="preserve">In particular, women have </w:t>
      </w:r>
      <w:r w:rsidR="005F34FB" w:rsidRPr="00316E31">
        <w:rPr>
          <w:rFonts w:asciiTheme="majorBidi" w:hAnsiTheme="majorBidi" w:cstheme="majorBidi"/>
          <w:sz w:val="26"/>
          <w:szCs w:val="26"/>
        </w:rPr>
        <w:t xml:space="preserve">benefited from new, widespread access to education and employment opportunities that were widely denied them two hundred years ago. </w:t>
      </w:r>
      <w:r w:rsidR="00461686" w:rsidRPr="00316E31">
        <w:rPr>
          <w:rFonts w:asciiTheme="majorBidi" w:hAnsiTheme="majorBidi" w:cstheme="majorBidi"/>
          <w:sz w:val="26"/>
          <w:szCs w:val="26"/>
        </w:rPr>
        <w:t xml:space="preserve">But, widespread career obsession and the devaluation of motherhood have </w:t>
      </w:r>
      <w:r w:rsidR="007D5824" w:rsidRPr="00316E31">
        <w:rPr>
          <w:rFonts w:asciiTheme="majorBidi" w:hAnsiTheme="majorBidi" w:cstheme="majorBidi"/>
          <w:sz w:val="26"/>
          <w:szCs w:val="26"/>
        </w:rPr>
        <w:t>marginalized</w:t>
      </w:r>
      <w:r w:rsidR="007A7E77" w:rsidRPr="00316E31">
        <w:rPr>
          <w:rFonts w:asciiTheme="majorBidi" w:hAnsiTheme="majorBidi" w:cstheme="majorBidi"/>
          <w:sz w:val="26"/>
          <w:szCs w:val="26"/>
        </w:rPr>
        <w:t xml:space="preserve"> a</w:t>
      </w:r>
      <w:r w:rsidR="00461686" w:rsidRPr="00316E31">
        <w:rPr>
          <w:rFonts w:asciiTheme="majorBidi" w:hAnsiTheme="majorBidi" w:cstheme="majorBidi"/>
          <w:sz w:val="26"/>
          <w:szCs w:val="26"/>
        </w:rPr>
        <w:t xml:space="preserve"> </w:t>
      </w:r>
      <w:r w:rsidR="001A4C24" w:rsidRPr="00316E31">
        <w:rPr>
          <w:rFonts w:asciiTheme="majorBidi" w:hAnsiTheme="majorBidi" w:cstheme="majorBidi"/>
          <w:sz w:val="26"/>
          <w:szCs w:val="26"/>
        </w:rPr>
        <w:t xml:space="preserve">calling that should be a </w:t>
      </w:r>
      <w:r w:rsidR="001A4C24" w:rsidRPr="00316E31">
        <w:rPr>
          <w:rFonts w:asciiTheme="majorBidi" w:hAnsiTheme="majorBidi" w:cstheme="majorBidi"/>
          <w:sz w:val="26"/>
          <w:szCs w:val="26"/>
        </w:rPr>
        <w:lastRenderedPageBreak/>
        <w:t xml:space="preserve">central aspiration </w:t>
      </w:r>
      <w:r w:rsidR="008C5AC5" w:rsidRPr="00316E31">
        <w:rPr>
          <w:rFonts w:asciiTheme="majorBidi" w:hAnsiTheme="majorBidi" w:cstheme="majorBidi"/>
          <w:sz w:val="26"/>
          <w:szCs w:val="26"/>
        </w:rPr>
        <w:t>for women</w:t>
      </w:r>
      <w:r w:rsidR="007D5824" w:rsidRPr="00316E31">
        <w:rPr>
          <w:rFonts w:asciiTheme="majorBidi" w:hAnsiTheme="majorBidi" w:cstheme="majorBidi"/>
          <w:sz w:val="26"/>
          <w:szCs w:val="26"/>
        </w:rPr>
        <w:t xml:space="preserve">. </w:t>
      </w:r>
      <w:r w:rsidR="00560A56" w:rsidRPr="00316E31">
        <w:rPr>
          <w:rFonts w:asciiTheme="majorBidi" w:hAnsiTheme="majorBidi" w:cstheme="majorBidi"/>
          <w:sz w:val="26"/>
          <w:szCs w:val="26"/>
        </w:rPr>
        <w:t xml:space="preserve">Widespread messaging in our culture tells women that </w:t>
      </w:r>
      <w:r w:rsidR="00301B0E" w:rsidRPr="00316E31">
        <w:rPr>
          <w:rFonts w:asciiTheme="majorBidi" w:hAnsiTheme="majorBidi" w:cstheme="majorBidi"/>
          <w:sz w:val="26"/>
          <w:szCs w:val="26"/>
        </w:rPr>
        <w:t xml:space="preserve">the only thing a woman should be ashamed of giving herself to is raising her children. </w:t>
      </w:r>
    </w:p>
    <w:p w14:paraId="775E5346" w14:textId="15E78A4C" w:rsidR="00972D5E" w:rsidRPr="00316E31" w:rsidRDefault="00973675" w:rsidP="006667E2">
      <w:pPr>
        <w:spacing w:line="240" w:lineRule="auto"/>
        <w:rPr>
          <w:rFonts w:asciiTheme="majorBidi" w:hAnsiTheme="majorBidi" w:cstheme="majorBidi"/>
        </w:rPr>
      </w:pPr>
      <w:r w:rsidRPr="00316E31">
        <w:rPr>
          <w:rFonts w:asciiTheme="majorBidi" w:hAnsiTheme="majorBidi" w:cstheme="majorBidi"/>
          <w:sz w:val="26"/>
          <w:szCs w:val="26"/>
        </w:rPr>
        <w:t xml:space="preserve">In sum: </w:t>
      </w:r>
      <w:r w:rsidR="00394401" w:rsidRPr="00316E31">
        <w:rPr>
          <w:rFonts w:asciiTheme="majorBidi" w:hAnsiTheme="majorBidi" w:cstheme="majorBidi"/>
          <w:sz w:val="26"/>
          <w:szCs w:val="26"/>
        </w:rPr>
        <w:t>E</w:t>
      </w:r>
      <w:r w:rsidRPr="00316E31">
        <w:rPr>
          <w:rFonts w:asciiTheme="majorBidi" w:hAnsiTheme="majorBidi" w:cstheme="majorBidi"/>
          <w:sz w:val="26"/>
          <w:szCs w:val="26"/>
        </w:rPr>
        <w:t>quality up</w:t>
      </w:r>
      <w:r w:rsidR="006C77DB" w:rsidRPr="00316E31">
        <w:rPr>
          <w:rFonts w:asciiTheme="majorBidi" w:hAnsiTheme="majorBidi" w:cstheme="majorBidi"/>
          <w:sz w:val="26"/>
          <w:szCs w:val="26"/>
        </w:rPr>
        <w:t>;</w:t>
      </w:r>
      <w:r w:rsidRPr="00316E31">
        <w:rPr>
          <w:rFonts w:asciiTheme="majorBidi" w:hAnsiTheme="majorBidi" w:cstheme="majorBidi"/>
          <w:sz w:val="26"/>
          <w:szCs w:val="26"/>
        </w:rPr>
        <w:t xml:space="preserve"> complementarity way down</w:t>
      </w:r>
      <w:r w:rsidR="006C77DB" w:rsidRPr="00316E31">
        <w:rPr>
          <w:rFonts w:asciiTheme="majorBidi" w:hAnsiTheme="majorBidi" w:cstheme="majorBidi"/>
          <w:sz w:val="26"/>
          <w:szCs w:val="26"/>
        </w:rPr>
        <w:t>;</w:t>
      </w:r>
      <w:r w:rsidRPr="00316E31">
        <w:rPr>
          <w:rFonts w:asciiTheme="majorBidi" w:hAnsiTheme="majorBidi" w:cstheme="majorBidi"/>
          <w:sz w:val="26"/>
          <w:szCs w:val="26"/>
        </w:rPr>
        <w:t xml:space="preserve"> fertility way</w:t>
      </w:r>
      <w:r w:rsidR="005F34FB" w:rsidRPr="00316E31">
        <w:rPr>
          <w:rFonts w:asciiTheme="majorBidi" w:hAnsiTheme="majorBidi" w:cstheme="majorBidi"/>
          <w:sz w:val="26"/>
          <w:szCs w:val="26"/>
        </w:rPr>
        <w:t>,</w:t>
      </w:r>
      <w:r w:rsidRPr="00316E31">
        <w:rPr>
          <w:rFonts w:asciiTheme="majorBidi" w:hAnsiTheme="majorBidi" w:cstheme="majorBidi"/>
          <w:sz w:val="26"/>
          <w:szCs w:val="26"/>
        </w:rPr>
        <w:t xml:space="preserve"> way down</w:t>
      </w:r>
      <w:r w:rsidR="006C77DB" w:rsidRPr="00316E31">
        <w:rPr>
          <w:rFonts w:asciiTheme="majorBidi" w:hAnsiTheme="majorBidi" w:cstheme="majorBidi"/>
          <w:sz w:val="26"/>
          <w:szCs w:val="26"/>
        </w:rPr>
        <w:t>;</w:t>
      </w:r>
      <w:r w:rsidRPr="00316E31">
        <w:rPr>
          <w:rFonts w:asciiTheme="majorBidi" w:hAnsiTheme="majorBidi" w:cstheme="majorBidi"/>
          <w:sz w:val="26"/>
          <w:szCs w:val="26"/>
        </w:rPr>
        <w:t xml:space="preserve"> and diversity up. </w:t>
      </w:r>
      <w:r w:rsidR="00972D5E">
        <w:rPr>
          <w:rFonts w:asciiTheme="majorBidi" w:hAnsiTheme="majorBidi" w:cstheme="majorBidi"/>
          <w:sz w:val="26"/>
          <w:szCs w:val="26"/>
        </w:rPr>
        <w:t xml:space="preserve">Now, my point here is not to start us longing for a bygone golden age. </w:t>
      </w:r>
      <w:r w:rsidR="00B47CA7">
        <w:rPr>
          <w:rFonts w:asciiTheme="majorBidi" w:hAnsiTheme="majorBidi" w:cstheme="majorBidi"/>
          <w:sz w:val="26"/>
          <w:szCs w:val="26"/>
        </w:rPr>
        <w:t xml:space="preserve">There is none. </w:t>
      </w:r>
      <w:r w:rsidR="00EF524E">
        <w:rPr>
          <w:rFonts w:asciiTheme="majorBidi" w:hAnsiTheme="majorBidi" w:cstheme="majorBidi"/>
          <w:sz w:val="26"/>
          <w:szCs w:val="26"/>
        </w:rPr>
        <w:t>Instead, my point is to highlight that</w:t>
      </w:r>
      <w:r w:rsidR="00FF5549">
        <w:rPr>
          <w:rFonts w:asciiTheme="majorBidi" w:hAnsiTheme="majorBidi" w:cstheme="majorBidi"/>
          <w:sz w:val="26"/>
          <w:szCs w:val="26"/>
        </w:rPr>
        <w:t xml:space="preserve"> </w:t>
      </w:r>
      <w:r w:rsidR="00BD0770">
        <w:rPr>
          <w:rFonts w:asciiTheme="majorBidi" w:hAnsiTheme="majorBidi" w:cstheme="majorBidi"/>
          <w:sz w:val="26"/>
          <w:szCs w:val="26"/>
        </w:rPr>
        <w:t xml:space="preserve">our transformed modern world makes it easier to see some truths and harder to see others, easier to apply some biblical principles and harder to apply others. </w:t>
      </w:r>
      <w:r w:rsidR="00210E42">
        <w:rPr>
          <w:rFonts w:asciiTheme="majorBidi" w:hAnsiTheme="majorBidi" w:cstheme="majorBidi"/>
          <w:sz w:val="26"/>
          <w:szCs w:val="26"/>
        </w:rPr>
        <w:t xml:space="preserve">Over the past 500 years, the dials on the cultural board have all </w:t>
      </w:r>
      <w:r w:rsidR="00411868">
        <w:rPr>
          <w:rFonts w:asciiTheme="majorBidi" w:hAnsiTheme="majorBidi" w:cstheme="majorBidi"/>
          <w:sz w:val="26"/>
          <w:szCs w:val="26"/>
        </w:rPr>
        <w:t xml:space="preserve">changed settings. </w:t>
      </w:r>
    </w:p>
    <w:p w14:paraId="5599C79E" w14:textId="77777777" w:rsidR="00A2129C" w:rsidRPr="00316E31" w:rsidRDefault="00A2129C" w:rsidP="00467D13">
      <w:pPr>
        <w:spacing w:line="240" w:lineRule="auto"/>
        <w:rPr>
          <w:rFonts w:asciiTheme="majorBidi" w:hAnsiTheme="majorBidi" w:cstheme="majorBidi"/>
          <w:b/>
          <w:bCs/>
          <w:sz w:val="26"/>
          <w:szCs w:val="26"/>
        </w:rPr>
      </w:pPr>
    </w:p>
    <w:p w14:paraId="1AC4DBC0" w14:textId="27873EB7" w:rsidR="00480487" w:rsidRPr="00316E31" w:rsidRDefault="00480487" w:rsidP="00467D13">
      <w:pPr>
        <w:spacing w:line="240" w:lineRule="auto"/>
        <w:rPr>
          <w:rFonts w:asciiTheme="majorBidi" w:hAnsiTheme="majorBidi" w:cstheme="majorBidi"/>
          <w:b/>
          <w:bCs/>
          <w:sz w:val="26"/>
          <w:szCs w:val="26"/>
        </w:rPr>
      </w:pPr>
      <w:r w:rsidRPr="00316E31">
        <w:rPr>
          <w:rFonts w:asciiTheme="majorBidi" w:hAnsiTheme="majorBidi" w:cstheme="majorBidi"/>
          <w:b/>
          <w:bCs/>
          <w:sz w:val="26"/>
          <w:szCs w:val="26"/>
        </w:rPr>
        <w:t xml:space="preserve">III. </w:t>
      </w:r>
      <w:r w:rsidR="00A2129C" w:rsidRPr="00316E31">
        <w:rPr>
          <w:rFonts w:asciiTheme="majorBidi" w:hAnsiTheme="majorBidi" w:cstheme="majorBidi"/>
          <w:b/>
          <w:bCs/>
          <w:sz w:val="26"/>
          <w:szCs w:val="26"/>
        </w:rPr>
        <w:t>Application</w:t>
      </w:r>
    </w:p>
    <w:p w14:paraId="12151104" w14:textId="10B035E2" w:rsidR="00A2129C" w:rsidRPr="00316E31" w:rsidRDefault="00545EFD" w:rsidP="00467D13">
      <w:pPr>
        <w:spacing w:line="240" w:lineRule="auto"/>
        <w:rPr>
          <w:rFonts w:asciiTheme="majorBidi" w:hAnsiTheme="majorBidi" w:cstheme="majorBidi"/>
          <w:sz w:val="26"/>
          <w:szCs w:val="26"/>
        </w:rPr>
      </w:pPr>
      <w:r w:rsidRPr="00316E31">
        <w:rPr>
          <w:rFonts w:asciiTheme="majorBidi" w:hAnsiTheme="majorBidi" w:cstheme="majorBidi"/>
          <w:sz w:val="26"/>
          <w:szCs w:val="26"/>
        </w:rPr>
        <w:t>How can we live wisely as Christians in light of these changes? Here</w:t>
      </w:r>
      <w:r w:rsidR="005C14D1" w:rsidRPr="00316E31">
        <w:rPr>
          <w:rFonts w:asciiTheme="majorBidi" w:hAnsiTheme="majorBidi" w:cstheme="majorBidi"/>
          <w:sz w:val="26"/>
          <w:szCs w:val="26"/>
        </w:rPr>
        <w:t>, briefly,</w:t>
      </w:r>
      <w:r w:rsidRPr="00316E31">
        <w:rPr>
          <w:rFonts w:asciiTheme="majorBidi" w:hAnsiTheme="majorBidi" w:cstheme="majorBidi"/>
          <w:sz w:val="26"/>
          <w:szCs w:val="26"/>
        </w:rPr>
        <w:t xml:space="preserve"> are </w:t>
      </w:r>
      <w:r w:rsidR="00E90953" w:rsidRPr="00316E31">
        <w:rPr>
          <w:rFonts w:asciiTheme="majorBidi" w:hAnsiTheme="majorBidi" w:cstheme="majorBidi"/>
          <w:sz w:val="26"/>
          <w:szCs w:val="26"/>
        </w:rPr>
        <w:t xml:space="preserve">some ways we can </w:t>
      </w:r>
      <w:r w:rsidR="00006A9E" w:rsidRPr="00316E31">
        <w:rPr>
          <w:rFonts w:asciiTheme="majorBidi" w:hAnsiTheme="majorBidi" w:cstheme="majorBidi"/>
          <w:sz w:val="26"/>
          <w:szCs w:val="26"/>
        </w:rPr>
        <w:t>respond to, and push back against the harmful tendencies</w:t>
      </w:r>
      <w:r w:rsidR="000B7B0E" w:rsidRPr="00316E31">
        <w:rPr>
          <w:rFonts w:asciiTheme="majorBidi" w:hAnsiTheme="majorBidi" w:cstheme="majorBidi"/>
          <w:sz w:val="26"/>
          <w:szCs w:val="26"/>
        </w:rPr>
        <w:t xml:space="preserve"> in, the ways our world has changed:</w:t>
      </w:r>
    </w:p>
    <w:p w14:paraId="03E9AAC8" w14:textId="4A01297D" w:rsidR="000B7B0E" w:rsidRPr="00316E31" w:rsidRDefault="000B7B0E" w:rsidP="00467D13">
      <w:pPr>
        <w:spacing w:line="240" w:lineRule="auto"/>
        <w:rPr>
          <w:rFonts w:asciiTheme="majorBidi" w:hAnsiTheme="majorBidi" w:cstheme="majorBidi"/>
          <w:sz w:val="26"/>
          <w:szCs w:val="26"/>
        </w:rPr>
      </w:pPr>
      <w:r w:rsidRPr="00316E31">
        <w:rPr>
          <w:rFonts w:asciiTheme="majorBidi" w:hAnsiTheme="majorBidi" w:cstheme="majorBidi"/>
          <w:i/>
          <w:iCs/>
          <w:sz w:val="26"/>
          <w:szCs w:val="26"/>
        </w:rPr>
        <w:t xml:space="preserve">1. From tools to technological society: </w:t>
      </w:r>
      <w:r w:rsidR="0033070E" w:rsidRPr="00316E31">
        <w:rPr>
          <w:rFonts w:asciiTheme="majorBidi" w:hAnsiTheme="majorBidi" w:cstheme="majorBidi"/>
          <w:sz w:val="26"/>
          <w:szCs w:val="26"/>
        </w:rPr>
        <w:t>What are ways that you can recognize and celebrate differences between men and women that our technological society minimizes? [Illustration of this in J</w:t>
      </w:r>
      <w:r w:rsidR="00CC57B2">
        <w:rPr>
          <w:rFonts w:asciiTheme="majorBidi" w:hAnsiTheme="majorBidi" w:cstheme="majorBidi"/>
          <w:sz w:val="26"/>
          <w:szCs w:val="26"/>
        </w:rPr>
        <w:t>.</w:t>
      </w:r>
      <w:r w:rsidR="0033070E" w:rsidRPr="00316E31">
        <w:rPr>
          <w:rFonts w:asciiTheme="majorBidi" w:hAnsiTheme="majorBidi" w:cstheme="majorBidi"/>
          <w:sz w:val="26"/>
          <w:szCs w:val="26"/>
        </w:rPr>
        <w:t xml:space="preserve"> family: especially leaning on W</w:t>
      </w:r>
      <w:r w:rsidR="00CC57B2">
        <w:rPr>
          <w:rFonts w:asciiTheme="majorBidi" w:hAnsiTheme="majorBidi" w:cstheme="majorBidi"/>
          <w:sz w:val="26"/>
          <w:szCs w:val="26"/>
        </w:rPr>
        <w:t>.</w:t>
      </w:r>
      <w:r w:rsidR="0033070E" w:rsidRPr="00316E31">
        <w:rPr>
          <w:rFonts w:asciiTheme="majorBidi" w:hAnsiTheme="majorBidi" w:cstheme="majorBidi"/>
          <w:sz w:val="26"/>
          <w:szCs w:val="26"/>
        </w:rPr>
        <w:t xml:space="preserve"> to use his strength to serve others.]</w:t>
      </w:r>
    </w:p>
    <w:p w14:paraId="422C4C4C" w14:textId="1D51DCC3" w:rsidR="000A7721" w:rsidRPr="00316E31" w:rsidRDefault="000A7721" w:rsidP="00A6062B">
      <w:pPr>
        <w:spacing w:after="0" w:line="240" w:lineRule="auto"/>
        <w:rPr>
          <w:rFonts w:asciiTheme="majorBidi" w:hAnsiTheme="majorBidi" w:cstheme="majorBidi"/>
          <w:sz w:val="26"/>
          <w:szCs w:val="26"/>
        </w:rPr>
      </w:pPr>
      <w:r w:rsidRPr="00316E31">
        <w:rPr>
          <w:rFonts w:asciiTheme="majorBidi" w:hAnsiTheme="majorBidi" w:cstheme="majorBidi"/>
          <w:i/>
          <w:iCs/>
          <w:sz w:val="26"/>
          <w:szCs w:val="26"/>
        </w:rPr>
        <w:t xml:space="preserve">2. </w:t>
      </w:r>
      <w:r w:rsidR="00F65AD2" w:rsidRPr="00316E31">
        <w:rPr>
          <w:rFonts w:asciiTheme="majorBidi" w:hAnsiTheme="majorBidi" w:cstheme="majorBidi"/>
          <w:i/>
          <w:iCs/>
          <w:sz w:val="26"/>
          <w:szCs w:val="26"/>
        </w:rPr>
        <w:t>From household production to market society</w:t>
      </w:r>
      <w:r w:rsidR="00F65AD2" w:rsidRPr="00316E31">
        <w:rPr>
          <w:rFonts w:asciiTheme="majorBidi" w:hAnsiTheme="majorBidi" w:cstheme="majorBidi"/>
          <w:sz w:val="26"/>
          <w:szCs w:val="26"/>
        </w:rPr>
        <w:t xml:space="preserve">: </w:t>
      </w:r>
    </w:p>
    <w:p w14:paraId="4E158A2E" w14:textId="3CF44CAA" w:rsidR="00F65AD2" w:rsidRPr="00316E31" w:rsidRDefault="00517A6C" w:rsidP="00517A6C">
      <w:pPr>
        <w:pStyle w:val="ListParagraph"/>
        <w:numPr>
          <w:ilvl w:val="0"/>
          <w:numId w:val="12"/>
        </w:numPr>
        <w:spacing w:line="240" w:lineRule="auto"/>
        <w:rPr>
          <w:rFonts w:asciiTheme="majorBidi" w:hAnsiTheme="majorBidi" w:cstheme="majorBidi"/>
          <w:sz w:val="26"/>
          <w:szCs w:val="26"/>
        </w:rPr>
      </w:pPr>
      <w:r w:rsidRPr="00316E31">
        <w:rPr>
          <w:rFonts w:asciiTheme="majorBidi" w:hAnsiTheme="majorBidi" w:cstheme="majorBidi"/>
          <w:sz w:val="26"/>
          <w:szCs w:val="26"/>
        </w:rPr>
        <w:t>Sisters, whether you’re single or married, what can it look like, positively, for you to be “working at home”? What opportunities do you have in your household for ministry, service, giving, meeting others</w:t>
      </w:r>
      <w:r w:rsidR="00C954B8">
        <w:rPr>
          <w:rFonts w:asciiTheme="majorBidi" w:hAnsiTheme="majorBidi" w:cstheme="majorBidi"/>
          <w:sz w:val="26"/>
          <w:szCs w:val="26"/>
        </w:rPr>
        <w:t>’</w:t>
      </w:r>
      <w:r w:rsidRPr="00316E31">
        <w:rPr>
          <w:rFonts w:asciiTheme="majorBidi" w:hAnsiTheme="majorBidi" w:cstheme="majorBidi"/>
          <w:sz w:val="26"/>
          <w:szCs w:val="26"/>
        </w:rPr>
        <w:t xml:space="preserve"> needs, cultivating order and beauty? </w:t>
      </w:r>
    </w:p>
    <w:p w14:paraId="37961958" w14:textId="3E772D2F" w:rsidR="00AB75D4" w:rsidRPr="00316E31" w:rsidRDefault="00AB75D4" w:rsidP="00517A6C">
      <w:pPr>
        <w:pStyle w:val="ListParagraph"/>
        <w:numPr>
          <w:ilvl w:val="0"/>
          <w:numId w:val="12"/>
        </w:numPr>
        <w:spacing w:line="240" w:lineRule="auto"/>
        <w:rPr>
          <w:rFonts w:asciiTheme="majorBidi" w:hAnsiTheme="majorBidi" w:cstheme="majorBidi"/>
          <w:sz w:val="26"/>
          <w:szCs w:val="26"/>
        </w:rPr>
      </w:pPr>
      <w:r w:rsidRPr="00316E31">
        <w:rPr>
          <w:rFonts w:asciiTheme="majorBidi" w:hAnsiTheme="majorBidi" w:cstheme="majorBidi"/>
          <w:sz w:val="26"/>
          <w:szCs w:val="26"/>
        </w:rPr>
        <w:t>Brothers, whether you’re single or married, how can you grow toward, and grow in being, a  good manager of a household, like Paul says elders should be in 1 Timtohy 3:4-5?</w:t>
      </w:r>
    </w:p>
    <w:p w14:paraId="23B56AAD" w14:textId="5671C377" w:rsidR="007B4B77" w:rsidRPr="00316E31" w:rsidRDefault="007B4B77" w:rsidP="00BE7407">
      <w:pPr>
        <w:pStyle w:val="ListParagraph"/>
        <w:numPr>
          <w:ilvl w:val="0"/>
          <w:numId w:val="12"/>
        </w:num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Positive example: </w:t>
      </w:r>
      <w:r w:rsidR="00344714">
        <w:rPr>
          <w:rFonts w:asciiTheme="majorBidi" w:hAnsiTheme="majorBidi" w:cstheme="majorBidi"/>
          <w:sz w:val="26"/>
          <w:szCs w:val="26"/>
        </w:rPr>
        <w:t>L.H</w:t>
      </w:r>
      <w:r w:rsidR="004A3431" w:rsidRPr="00316E31">
        <w:rPr>
          <w:rFonts w:asciiTheme="majorBidi" w:hAnsiTheme="majorBidi" w:cstheme="majorBidi"/>
          <w:sz w:val="26"/>
          <w:szCs w:val="26"/>
        </w:rPr>
        <w:t xml:space="preserve">. </w:t>
      </w:r>
      <w:r w:rsidR="00031563">
        <w:rPr>
          <w:rFonts w:asciiTheme="majorBidi" w:hAnsiTheme="majorBidi" w:cstheme="majorBidi"/>
          <w:sz w:val="26"/>
          <w:szCs w:val="26"/>
        </w:rPr>
        <w:t>He b</w:t>
      </w:r>
      <w:r w:rsidR="00BE7407" w:rsidRPr="00316E31">
        <w:rPr>
          <w:rFonts w:asciiTheme="majorBidi" w:hAnsiTheme="majorBidi" w:cstheme="majorBidi"/>
          <w:sz w:val="26"/>
          <w:szCs w:val="26"/>
        </w:rPr>
        <w:t xml:space="preserve">ought property, rented to church members, </w:t>
      </w:r>
      <w:r w:rsidR="004A3431" w:rsidRPr="00316E31">
        <w:rPr>
          <w:rFonts w:asciiTheme="majorBidi" w:hAnsiTheme="majorBidi" w:cstheme="majorBidi"/>
          <w:sz w:val="26"/>
          <w:szCs w:val="26"/>
        </w:rPr>
        <w:t xml:space="preserve">kept spare room, </w:t>
      </w:r>
      <w:r w:rsidR="00BE7407" w:rsidRPr="00316E31">
        <w:rPr>
          <w:rFonts w:asciiTheme="majorBidi" w:hAnsiTheme="majorBidi" w:cstheme="majorBidi"/>
          <w:sz w:val="26"/>
          <w:szCs w:val="26"/>
        </w:rPr>
        <w:t>created space to host people</w:t>
      </w:r>
      <w:r w:rsidR="004A3431" w:rsidRPr="00316E31">
        <w:rPr>
          <w:rFonts w:asciiTheme="majorBidi" w:hAnsiTheme="majorBidi" w:cstheme="majorBidi"/>
          <w:sz w:val="26"/>
          <w:szCs w:val="26"/>
        </w:rPr>
        <w:t>, fellowship, ministry</w:t>
      </w:r>
      <w:r w:rsidR="00BE7407" w:rsidRPr="00316E31">
        <w:rPr>
          <w:rFonts w:asciiTheme="majorBidi" w:hAnsiTheme="majorBidi" w:cstheme="majorBidi"/>
          <w:sz w:val="26"/>
          <w:szCs w:val="26"/>
        </w:rPr>
        <w:t xml:space="preserve">. Producing more than you consume, </w:t>
      </w:r>
      <w:r w:rsidR="00BE7407" w:rsidRPr="00316E31">
        <w:rPr>
          <w:rFonts w:asciiTheme="majorBidi" w:hAnsiTheme="majorBidi" w:cstheme="majorBidi"/>
          <w:i/>
          <w:iCs/>
          <w:sz w:val="26"/>
          <w:szCs w:val="26"/>
        </w:rPr>
        <w:t>in a household sense</w:t>
      </w:r>
      <w:r w:rsidR="00BE7407" w:rsidRPr="00316E31">
        <w:rPr>
          <w:rFonts w:asciiTheme="majorBidi" w:hAnsiTheme="majorBidi" w:cstheme="majorBidi"/>
          <w:sz w:val="26"/>
          <w:szCs w:val="26"/>
        </w:rPr>
        <w:t>, as a single person.</w:t>
      </w:r>
      <w:r w:rsidR="004A3431" w:rsidRPr="00316E31">
        <w:rPr>
          <w:rFonts w:asciiTheme="majorBidi" w:hAnsiTheme="majorBidi" w:cstheme="majorBidi"/>
          <w:sz w:val="26"/>
          <w:szCs w:val="26"/>
        </w:rPr>
        <w:t>]</w:t>
      </w:r>
    </w:p>
    <w:p w14:paraId="4538AE6E" w14:textId="2C03E781" w:rsidR="00204766" w:rsidRPr="00316E31" w:rsidRDefault="00BE7407" w:rsidP="00517A6C">
      <w:pPr>
        <w:pStyle w:val="ListParagraph"/>
        <w:numPr>
          <w:ilvl w:val="0"/>
          <w:numId w:val="12"/>
        </w:numPr>
        <w:spacing w:line="240" w:lineRule="auto"/>
        <w:rPr>
          <w:rFonts w:asciiTheme="majorBidi" w:hAnsiTheme="majorBidi" w:cstheme="majorBidi"/>
          <w:sz w:val="26"/>
          <w:szCs w:val="26"/>
        </w:rPr>
      </w:pPr>
      <w:r w:rsidRPr="00316E31">
        <w:rPr>
          <w:rFonts w:asciiTheme="majorBidi" w:hAnsiTheme="majorBidi" w:cstheme="majorBidi"/>
          <w:sz w:val="26"/>
          <w:szCs w:val="26"/>
        </w:rPr>
        <w:t>Brothers and sisters, single and married, ask:</w:t>
      </w:r>
      <w:r w:rsidR="008B4C89" w:rsidRPr="00316E31">
        <w:rPr>
          <w:rFonts w:asciiTheme="majorBidi" w:hAnsiTheme="majorBidi" w:cstheme="majorBidi"/>
          <w:sz w:val="26"/>
          <w:szCs w:val="26"/>
        </w:rPr>
        <w:t xml:space="preserve"> What can your household do</w:t>
      </w:r>
      <w:r w:rsidR="00C954B8">
        <w:rPr>
          <w:rFonts w:asciiTheme="majorBidi" w:hAnsiTheme="majorBidi" w:cstheme="majorBidi"/>
          <w:sz w:val="26"/>
          <w:szCs w:val="26"/>
        </w:rPr>
        <w:t xml:space="preserve"> and</w:t>
      </w:r>
      <w:r w:rsidR="008B4C89" w:rsidRPr="00316E31">
        <w:rPr>
          <w:rFonts w:asciiTheme="majorBidi" w:hAnsiTheme="majorBidi" w:cstheme="majorBidi"/>
          <w:sz w:val="26"/>
          <w:szCs w:val="26"/>
        </w:rPr>
        <w:t xml:space="preserve"> provide that a workplace or a commercial third space cannot?</w:t>
      </w:r>
    </w:p>
    <w:p w14:paraId="5D03FD56" w14:textId="77777777" w:rsidR="00204766" w:rsidRPr="00316E31" w:rsidRDefault="00204766" w:rsidP="00A6062B">
      <w:pPr>
        <w:spacing w:after="0" w:line="240" w:lineRule="auto"/>
        <w:rPr>
          <w:rFonts w:asciiTheme="majorBidi" w:hAnsiTheme="majorBidi" w:cstheme="majorBidi"/>
          <w:i/>
          <w:iCs/>
          <w:sz w:val="26"/>
          <w:szCs w:val="26"/>
        </w:rPr>
      </w:pPr>
      <w:r w:rsidRPr="00316E31">
        <w:rPr>
          <w:rFonts w:asciiTheme="majorBidi" w:hAnsiTheme="majorBidi" w:cstheme="majorBidi"/>
          <w:i/>
          <w:iCs/>
          <w:sz w:val="26"/>
          <w:szCs w:val="26"/>
        </w:rPr>
        <w:t>3. From communal cohesion to atomized individuals</w:t>
      </w:r>
      <w:r w:rsidRPr="00316E31">
        <w:rPr>
          <w:rFonts w:asciiTheme="majorBidi" w:hAnsiTheme="majorBidi" w:cstheme="majorBidi"/>
          <w:sz w:val="26"/>
          <w:szCs w:val="26"/>
        </w:rPr>
        <w:t>:</w:t>
      </w:r>
    </w:p>
    <w:p w14:paraId="7C90D6C3" w14:textId="7CAE8712" w:rsidR="00DE6C98" w:rsidRPr="00316E31" w:rsidRDefault="00DE6C98" w:rsidP="00DE6C98">
      <w:pPr>
        <w:pStyle w:val="ListParagraph"/>
        <w:numPr>
          <w:ilvl w:val="0"/>
          <w:numId w:val="13"/>
        </w:num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How rich or poor are you in natural family? Parents, siblings, cousins, aunts and uncles? </w:t>
      </w:r>
      <w:r w:rsidR="00D02E59" w:rsidRPr="00316E31">
        <w:rPr>
          <w:rFonts w:asciiTheme="majorBidi" w:hAnsiTheme="majorBidi" w:cstheme="majorBidi"/>
          <w:sz w:val="26"/>
          <w:szCs w:val="26"/>
        </w:rPr>
        <w:t>How many are they</w:t>
      </w:r>
      <w:r w:rsidR="00B95E96">
        <w:rPr>
          <w:rFonts w:asciiTheme="majorBidi" w:hAnsiTheme="majorBidi" w:cstheme="majorBidi"/>
          <w:sz w:val="26"/>
          <w:szCs w:val="26"/>
        </w:rPr>
        <w:t>?</w:t>
      </w:r>
      <w:r w:rsidR="00D02E59" w:rsidRPr="00316E31">
        <w:rPr>
          <w:rFonts w:asciiTheme="majorBidi" w:hAnsiTheme="majorBidi" w:cstheme="majorBidi"/>
          <w:sz w:val="26"/>
          <w:szCs w:val="26"/>
        </w:rPr>
        <w:t xml:space="preserve"> </w:t>
      </w:r>
      <w:r w:rsidR="00B95E96">
        <w:rPr>
          <w:rFonts w:asciiTheme="majorBidi" w:hAnsiTheme="majorBidi" w:cstheme="majorBidi"/>
          <w:sz w:val="26"/>
          <w:szCs w:val="26"/>
        </w:rPr>
        <w:t>H</w:t>
      </w:r>
      <w:r w:rsidR="00D02E59" w:rsidRPr="00316E31">
        <w:rPr>
          <w:rFonts w:asciiTheme="majorBidi" w:hAnsiTheme="majorBidi" w:cstheme="majorBidi"/>
          <w:sz w:val="26"/>
          <w:szCs w:val="26"/>
        </w:rPr>
        <w:t xml:space="preserve">ow </w:t>
      </w:r>
      <w:r w:rsidR="00290D74" w:rsidRPr="00316E31">
        <w:rPr>
          <w:rFonts w:asciiTheme="majorBidi" w:hAnsiTheme="majorBidi" w:cstheme="majorBidi"/>
          <w:sz w:val="26"/>
          <w:szCs w:val="26"/>
        </w:rPr>
        <w:t xml:space="preserve">helpful </w:t>
      </w:r>
      <w:r w:rsidR="00B95E96">
        <w:rPr>
          <w:rFonts w:asciiTheme="majorBidi" w:hAnsiTheme="majorBidi" w:cstheme="majorBidi"/>
          <w:sz w:val="26"/>
          <w:szCs w:val="26"/>
        </w:rPr>
        <w:t>or</w:t>
      </w:r>
      <w:r w:rsidR="00290D74" w:rsidRPr="00316E31">
        <w:rPr>
          <w:rFonts w:asciiTheme="majorBidi" w:hAnsiTheme="majorBidi" w:cstheme="majorBidi"/>
          <w:sz w:val="26"/>
          <w:szCs w:val="26"/>
        </w:rPr>
        <w:t xml:space="preserve"> generous are they? How close or far are they?</w:t>
      </w:r>
      <w:r w:rsidRPr="00316E31">
        <w:rPr>
          <w:rFonts w:asciiTheme="majorBidi" w:hAnsiTheme="majorBidi" w:cstheme="majorBidi"/>
          <w:sz w:val="26"/>
          <w:szCs w:val="26"/>
        </w:rPr>
        <w:t xml:space="preserve"> If you’re richer</w:t>
      </w:r>
      <w:r w:rsidR="00290D74" w:rsidRPr="00316E31">
        <w:rPr>
          <w:rFonts w:asciiTheme="majorBidi" w:hAnsiTheme="majorBidi" w:cstheme="majorBidi"/>
          <w:sz w:val="26"/>
          <w:szCs w:val="26"/>
        </w:rPr>
        <w:t xml:space="preserve"> in natural family than some others are</w:t>
      </w:r>
      <w:r w:rsidRPr="00316E31">
        <w:rPr>
          <w:rFonts w:asciiTheme="majorBidi" w:hAnsiTheme="majorBidi" w:cstheme="majorBidi"/>
          <w:sz w:val="26"/>
          <w:szCs w:val="26"/>
        </w:rPr>
        <w:t>, how can you seek to provide for others in the church who are poorer</w:t>
      </w:r>
      <w:r w:rsidR="00D95851" w:rsidRPr="00316E31">
        <w:rPr>
          <w:rFonts w:asciiTheme="majorBidi" w:hAnsiTheme="majorBidi" w:cstheme="majorBidi"/>
          <w:sz w:val="26"/>
          <w:szCs w:val="26"/>
        </w:rPr>
        <w:t xml:space="preserve"> in that way?</w:t>
      </w:r>
    </w:p>
    <w:p w14:paraId="0C62D47B" w14:textId="31D98825" w:rsidR="00D95851" w:rsidRPr="00316E31" w:rsidRDefault="00D95851" w:rsidP="00DE6C98">
      <w:pPr>
        <w:pStyle w:val="ListParagraph"/>
        <w:numPr>
          <w:ilvl w:val="0"/>
          <w:numId w:val="13"/>
        </w:numPr>
        <w:spacing w:line="240" w:lineRule="auto"/>
        <w:rPr>
          <w:rFonts w:asciiTheme="majorBidi" w:hAnsiTheme="majorBidi" w:cstheme="majorBidi"/>
          <w:sz w:val="26"/>
          <w:szCs w:val="26"/>
        </w:rPr>
      </w:pPr>
      <w:r w:rsidRPr="00316E31">
        <w:rPr>
          <w:rFonts w:asciiTheme="majorBidi" w:hAnsiTheme="majorBidi" w:cstheme="majorBidi"/>
          <w:sz w:val="26"/>
          <w:szCs w:val="26"/>
        </w:rPr>
        <w:t xml:space="preserve">If you are richer in natural family, consider </w:t>
      </w:r>
      <w:r w:rsidR="00A6062B">
        <w:rPr>
          <w:rFonts w:asciiTheme="majorBidi" w:hAnsiTheme="majorBidi" w:cstheme="majorBidi"/>
          <w:sz w:val="26"/>
          <w:szCs w:val="26"/>
        </w:rPr>
        <w:t>how</w:t>
      </w:r>
      <w:r w:rsidRPr="00316E31">
        <w:rPr>
          <w:rFonts w:asciiTheme="majorBidi" w:hAnsiTheme="majorBidi" w:cstheme="majorBidi"/>
          <w:sz w:val="26"/>
          <w:szCs w:val="26"/>
        </w:rPr>
        <w:t xml:space="preserve"> you can help stitch others into healthy, life-giving connections with </w:t>
      </w:r>
      <w:r w:rsidR="00E11015" w:rsidRPr="00316E31">
        <w:rPr>
          <w:rFonts w:asciiTheme="majorBidi" w:hAnsiTheme="majorBidi" w:cstheme="majorBidi"/>
          <w:sz w:val="26"/>
          <w:szCs w:val="26"/>
        </w:rPr>
        <w:t xml:space="preserve">families, with other households, even with your own extended family. </w:t>
      </w:r>
    </w:p>
    <w:p w14:paraId="61A18267" w14:textId="77777777" w:rsidR="003540FF" w:rsidRPr="00316E31" w:rsidRDefault="00EB4E9B" w:rsidP="009A22C7">
      <w:pPr>
        <w:pStyle w:val="ListParagraph"/>
        <w:numPr>
          <w:ilvl w:val="0"/>
          <w:numId w:val="13"/>
        </w:numPr>
        <w:spacing w:line="240" w:lineRule="auto"/>
        <w:rPr>
          <w:rFonts w:asciiTheme="majorBidi" w:hAnsiTheme="majorBidi" w:cstheme="majorBidi"/>
          <w:sz w:val="26"/>
          <w:szCs w:val="26"/>
        </w:rPr>
      </w:pPr>
      <w:r w:rsidRPr="00316E31">
        <w:rPr>
          <w:rFonts w:asciiTheme="majorBidi" w:hAnsiTheme="majorBidi" w:cstheme="majorBidi"/>
          <w:sz w:val="26"/>
          <w:szCs w:val="26"/>
        </w:rPr>
        <w:t>In one respect, our church is fairly poor</w:t>
      </w:r>
      <w:r w:rsidR="00DE6C98" w:rsidRPr="00316E31">
        <w:rPr>
          <w:rFonts w:asciiTheme="majorBidi" w:hAnsiTheme="majorBidi" w:cstheme="majorBidi"/>
          <w:sz w:val="26"/>
          <w:szCs w:val="26"/>
        </w:rPr>
        <w:t xml:space="preserve"> in natural relations b</w:t>
      </w:r>
      <w:r w:rsidRPr="00316E31">
        <w:rPr>
          <w:rFonts w:asciiTheme="majorBidi" w:hAnsiTheme="majorBidi" w:cstheme="majorBidi"/>
          <w:sz w:val="26"/>
          <w:szCs w:val="26"/>
        </w:rPr>
        <w:t>ecause</w:t>
      </w:r>
      <w:r w:rsidR="00DE6C98" w:rsidRPr="00316E31">
        <w:rPr>
          <w:rFonts w:asciiTheme="majorBidi" w:hAnsiTheme="majorBidi" w:cstheme="majorBidi"/>
          <w:sz w:val="26"/>
          <w:szCs w:val="26"/>
        </w:rPr>
        <w:t xml:space="preserve"> so many </w:t>
      </w:r>
      <w:r w:rsidRPr="00316E31">
        <w:rPr>
          <w:rFonts w:asciiTheme="majorBidi" w:hAnsiTheme="majorBidi" w:cstheme="majorBidi"/>
          <w:sz w:val="26"/>
          <w:szCs w:val="26"/>
        </w:rPr>
        <w:t xml:space="preserve">of our members </w:t>
      </w:r>
      <w:r w:rsidR="00CF00FB" w:rsidRPr="00316E31">
        <w:rPr>
          <w:rFonts w:asciiTheme="majorBidi" w:hAnsiTheme="majorBidi" w:cstheme="majorBidi"/>
          <w:sz w:val="26"/>
          <w:szCs w:val="26"/>
        </w:rPr>
        <w:t xml:space="preserve">are </w:t>
      </w:r>
      <w:r w:rsidR="00DE6C98" w:rsidRPr="00316E31">
        <w:rPr>
          <w:rFonts w:asciiTheme="majorBidi" w:hAnsiTheme="majorBidi" w:cstheme="majorBidi"/>
          <w:sz w:val="26"/>
          <w:szCs w:val="26"/>
        </w:rPr>
        <w:t xml:space="preserve">uprooted from </w:t>
      </w:r>
      <w:r w:rsidR="00CF00FB" w:rsidRPr="00316E31">
        <w:rPr>
          <w:rFonts w:asciiTheme="majorBidi" w:hAnsiTheme="majorBidi" w:cstheme="majorBidi"/>
          <w:sz w:val="26"/>
          <w:szCs w:val="26"/>
        </w:rPr>
        <w:t xml:space="preserve">their </w:t>
      </w:r>
      <w:r w:rsidR="00DE6C98" w:rsidRPr="00316E31">
        <w:rPr>
          <w:rFonts w:asciiTheme="majorBidi" w:hAnsiTheme="majorBidi" w:cstheme="majorBidi"/>
          <w:sz w:val="26"/>
          <w:szCs w:val="26"/>
        </w:rPr>
        <w:t xml:space="preserve">extended families. Even those </w:t>
      </w:r>
      <w:r w:rsidR="009B1339" w:rsidRPr="00316E31">
        <w:rPr>
          <w:rFonts w:asciiTheme="majorBidi" w:hAnsiTheme="majorBidi" w:cstheme="majorBidi"/>
          <w:sz w:val="26"/>
          <w:szCs w:val="26"/>
        </w:rPr>
        <w:t xml:space="preserve">who are </w:t>
      </w:r>
      <w:r w:rsidR="00DE6C98" w:rsidRPr="00316E31">
        <w:rPr>
          <w:rFonts w:asciiTheme="majorBidi" w:hAnsiTheme="majorBidi" w:cstheme="majorBidi"/>
          <w:sz w:val="26"/>
          <w:szCs w:val="26"/>
        </w:rPr>
        <w:t xml:space="preserve">forming </w:t>
      </w:r>
      <w:r w:rsidR="000A75FA" w:rsidRPr="00316E31">
        <w:rPr>
          <w:rFonts w:asciiTheme="majorBidi" w:hAnsiTheme="majorBidi" w:cstheme="majorBidi"/>
          <w:sz w:val="26"/>
          <w:szCs w:val="26"/>
        </w:rPr>
        <w:t xml:space="preserve">their own </w:t>
      </w:r>
      <w:r w:rsidR="00DE6C98" w:rsidRPr="00316E31">
        <w:rPr>
          <w:rFonts w:asciiTheme="majorBidi" w:hAnsiTheme="majorBidi" w:cstheme="majorBidi"/>
          <w:sz w:val="26"/>
          <w:szCs w:val="26"/>
        </w:rPr>
        <w:t xml:space="preserve">families are </w:t>
      </w:r>
      <w:r w:rsidR="000A75FA" w:rsidRPr="00316E31">
        <w:rPr>
          <w:rFonts w:asciiTheme="majorBidi" w:hAnsiTheme="majorBidi" w:cstheme="majorBidi"/>
          <w:sz w:val="26"/>
          <w:szCs w:val="26"/>
        </w:rPr>
        <w:t xml:space="preserve">generally </w:t>
      </w:r>
      <w:r w:rsidR="00DE6C98" w:rsidRPr="00316E31">
        <w:rPr>
          <w:rFonts w:asciiTheme="majorBidi" w:hAnsiTheme="majorBidi" w:cstheme="majorBidi"/>
          <w:sz w:val="26"/>
          <w:szCs w:val="26"/>
        </w:rPr>
        <w:t>far from extended families.</w:t>
      </w:r>
      <w:r w:rsidR="003540FF" w:rsidRPr="00316E31">
        <w:rPr>
          <w:rFonts w:asciiTheme="majorBidi" w:hAnsiTheme="majorBidi" w:cstheme="majorBidi"/>
          <w:sz w:val="26"/>
          <w:szCs w:val="26"/>
        </w:rPr>
        <w:t xml:space="preserve"> That creates both a challenge and an opportunity for us as a church. </w:t>
      </w:r>
    </w:p>
    <w:p w14:paraId="39EFE502" w14:textId="77777777" w:rsidR="003418FF" w:rsidRPr="00316E31" w:rsidRDefault="003418FF" w:rsidP="00A6062B">
      <w:pPr>
        <w:spacing w:after="0" w:line="240" w:lineRule="auto"/>
        <w:rPr>
          <w:rFonts w:asciiTheme="majorBidi" w:hAnsiTheme="majorBidi" w:cstheme="majorBidi"/>
          <w:sz w:val="26"/>
          <w:szCs w:val="26"/>
        </w:rPr>
      </w:pPr>
      <w:r w:rsidRPr="00316E31">
        <w:rPr>
          <w:rFonts w:asciiTheme="majorBidi" w:hAnsiTheme="majorBidi" w:cstheme="majorBidi"/>
          <w:i/>
          <w:iCs/>
          <w:sz w:val="26"/>
          <w:szCs w:val="26"/>
        </w:rPr>
        <w:t>4. Separating sex, marriage, and children</w:t>
      </w:r>
      <w:r w:rsidRPr="00316E31">
        <w:rPr>
          <w:rFonts w:asciiTheme="majorBidi" w:hAnsiTheme="majorBidi" w:cstheme="majorBidi"/>
          <w:sz w:val="26"/>
          <w:szCs w:val="26"/>
        </w:rPr>
        <w:t>:</w:t>
      </w:r>
    </w:p>
    <w:p w14:paraId="64EA1E0E" w14:textId="09CEF33D" w:rsidR="00BE7407" w:rsidRPr="00316E31" w:rsidRDefault="008D393F" w:rsidP="008D393F">
      <w:pPr>
        <w:pStyle w:val="ListParagraph"/>
        <w:numPr>
          <w:ilvl w:val="0"/>
          <w:numId w:val="14"/>
        </w:numPr>
        <w:spacing w:line="240" w:lineRule="auto"/>
        <w:rPr>
          <w:rFonts w:asciiTheme="majorBidi" w:hAnsiTheme="majorBidi" w:cstheme="majorBidi"/>
          <w:sz w:val="26"/>
          <w:szCs w:val="26"/>
        </w:rPr>
      </w:pPr>
      <w:r w:rsidRPr="00316E31">
        <w:rPr>
          <w:rFonts w:asciiTheme="majorBidi" w:hAnsiTheme="majorBidi" w:cstheme="majorBidi"/>
          <w:sz w:val="26"/>
          <w:szCs w:val="26"/>
        </w:rPr>
        <w:t>What’s your attitude toward children? Do you see them as a good, and as good for you? Do you see them as a blessing to be desired or a nuisance to be avoided?</w:t>
      </w:r>
    </w:p>
    <w:p w14:paraId="73C0BC83" w14:textId="63AF310D" w:rsidR="00351B23" w:rsidRPr="005D641C" w:rsidRDefault="00351B23" w:rsidP="00944272">
      <w:pPr>
        <w:pStyle w:val="ListParagraph"/>
        <w:numPr>
          <w:ilvl w:val="0"/>
          <w:numId w:val="14"/>
        </w:numPr>
        <w:spacing w:line="240" w:lineRule="auto"/>
        <w:rPr>
          <w:rFonts w:asciiTheme="majorBidi" w:hAnsiTheme="majorBidi" w:cstheme="majorBidi"/>
          <w:sz w:val="26"/>
          <w:szCs w:val="26"/>
        </w:rPr>
      </w:pPr>
      <w:r w:rsidRPr="005D641C">
        <w:rPr>
          <w:rFonts w:asciiTheme="majorBidi" w:hAnsiTheme="majorBidi" w:cstheme="majorBidi"/>
          <w:sz w:val="26"/>
          <w:szCs w:val="26"/>
        </w:rPr>
        <w:t>If you are not married, but desire to be, what can you do now not only to prepare for marriage, but to prepare specifically to be a mother or father?</w:t>
      </w:r>
      <w:r w:rsidR="000C6E87" w:rsidRPr="005D641C">
        <w:rPr>
          <w:rFonts w:asciiTheme="majorBidi" w:hAnsiTheme="majorBidi" w:cstheme="majorBidi"/>
          <w:sz w:val="26"/>
          <w:szCs w:val="26"/>
        </w:rPr>
        <w:t xml:space="preserve"> </w:t>
      </w:r>
      <w:r w:rsidRPr="005D641C">
        <w:rPr>
          <w:rFonts w:asciiTheme="majorBidi" w:hAnsiTheme="majorBidi" w:cstheme="majorBidi"/>
          <w:i/>
          <w:iCs/>
          <w:sz w:val="26"/>
          <w:szCs w:val="26"/>
        </w:rPr>
        <w:t xml:space="preserve">Any questions? </w:t>
      </w:r>
      <w:r w:rsidRPr="005D641C">
        <w:rPr>
          <w:rFonts w:asciiTheme="majorBidi" w:hAnsiTheme="majorBidi" w:cstheme="majorBidi"/>
          <w:sz w:val="26"/>
          <w:szCs w:val="26"/>
        </w:rPr>
        <w:t>[Close in prayer.]</w:t>
      </w:r>
    </w:p>
    <w:sectPr w:rsidR="00351B23" w:rsidRPr="005D641C" w:rsidSect="00620A4B">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6126E" w14:textId="77777777" w:rsidR="00620A4B" w:rsidRDefault="00620A4B" w:rsidP="005A5F9D">
      <w:pPr>
        <w:spacing w:after="0" w:line="240" w:lineRule="auto"/>
      </w:pPr>
      <w:r>
        <w:separator/>
      </w:r>
    </w:p>
  </w:endnote>
  <w:endnote w:type="continuationSeparator" w:id="0">
    <w:p w14:paraId="1469F4AA" w14:textId="77777777" w:rsidR="00620A4B" w:rsidRDefault="00620A4B" w:rsidP="005A5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8821"/>
      <w:docPartObj>
        <w:docPartGallery w:val="Page Numbers (Bottom of Page)"/>
        <w:docPartUnique/>
      </w:docPartObj>
    </w:sdtPr>
    <w:sdtEndPr>
      <w:rPr>
        <w:rFonts w:asciiTheme="majorBidi" w:hAnsiTheme="majorBidi" w:cstheme="majorBidi"/>
        <w:noProof/>
        <w:sz w:val="20"/>
        <w:szCs w:val="20"/>
      </w:rPr>
    </w:sdtEndPr>
    <w:sdtContent>
      <w:p w14:paraId="3646546E" w14:textId="4C59C6A0" w:rsidR="005A5F9D" w:rsidRPr="000C6E87" w:rsidRDefault="005A5F9D">
        <w:pPr>
          <w:pStyle w:val="Footer"/>
          <w:jc w:val="right"/>
          <w:rPr>
            <w:rFonts w:asciiTheme="majorBidi" w:hAnsiTheme="majorBidi" w:cstheme="majorBidi"/>
            <w:sz w:val="20"/>
            <w:szCs w:val="20"/>
          </w:rPr>
        </w:pPr>
        <w:r w:rsidRPr="000C6E87">
          <w:rPr>
            <w:rFonts w:asciiTheme="majorBidi" w:hAnsiTheme="majorBidi" w:cstheme="majorBidi"/>
            <w:sz w:val="20"/>
            <w:szCs w:val="20"/>
          </w:rPr>
          <w:fldChar w:fldCharType="begin"/>
        </w:r>
        <w:r w:rsidRPr="000C6E87">
          <w:rPr>
            <w:rFonts w:asciiTheme="majorBidi" w:hAnsiTheme="majorBidi" w:cstheme="majorBidi"/>
            <w:sz w:val="20"/>
            <w:szCs w:val="20"/>
          </w:rPr>
          <w:instrText xml:space="preserve"> PAGE   \* MERGEFORMAT </w:instrText>
        </w:r>
        <w:r w:rsidRPr="000C6E87">
          <w:rPr>
            <w:rFonts w:asciiTheme="majorBidi" w:hAnsiTheme="majorBidi" w:cstheme="majorBidi"/>
            <w:sz w:val="20"/>
            <w:szCs w:val="20"/>
          </w:rPr>
          <w:fldChar w:fldCharType="separate"/>
        </w:r>
        <w:r w:rsidRPr="000C6E87">
          <w:rPr>
            <w:rFonts w:asciiTheme="majorBidi" w:hAnsiTheme="majorBidi" w:cstheme="majorBidi"/>
            <w:noProof/>
            <w:sz w:val="20"/>
            <w:szCs w:val="20"/>
          </w:rPr>
          <w:t>2</w:t>
        </w:r>
        <w:r w:rsidRPr="000C6E87">
          <w:rPr>
            <w:rFonts w:asciiTheme="majorBidi" w:hAnsiTheme="majorBidi" w:cstheme="majorBidi"/>
            <w:noProof/>
            <w:sz w:val="20"/>
            <w:szCs w:val="20"/>
          </w:rPr>
          <w:fldChar w:fldCharType="end"/>
        </w:r>
      </w:p>
    </w:sdtContent>
  </w:sdt>
  <w:p w14:paraId="18560D70" w14:textId="77777777" w:rsidR="005A5F9D" w:rsidRDefault="005A5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D1E8E" w14:textId="77777777" w:rsidR="00620A4B" w:rsidRDefault="00620A4B" w:rsidP="005A5F9D">
      <w:pPr>
        <w:spacing w:after="0" w:line="240" w:lineRule="auto"/>
      </w:pPr>
      <w:r>
        <w:separator/>
      </w:r>
    </w:p>
  </w:footnote>
  <w:footnote w:type="continuationSeparator" w:id="0">
    <w:p w14:paraId="7023295C" w14:textId="77777777" w:rsidR="00620A4B" w:rsidRDefault="00620A4B" w:rsidP="005A5F9D">
      <w:pPr>
        <w:spacing w:after="0" w:line="240" w:lineRule="auto"/>
      </w:pPr>
      <w:r>
        <w:continuationSeparator/>
      </w:r>
    </w:p>
  </w:footnote>
  <w:footnote w:id="1">
    <w:p w14:paraId="188F635C" w14:textId="47EB74AA" w:rsidR="006D370C" w:rsidRPr="00CB42A2" w:rsidRDefault="006D370C">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Our account of these four revolutions closely follows Murray Jardine, </w:t>
      </w:r>
      <w:r w:rsidRPr="00CB42A2">
        <w:rPr>
          <w:rFonts w:asciiTheme="majorBidi" w:hAnsiTheme="majorBidi" w:cstheme="majorBidi"/>
          <w:i/>
          <w:iCs/>
        </w:rPr>
        <w:t xml:space="preserve">Technological Society: How Christianity Can Save Modernity from Itself </w:t>
      </w:r>
      <w:r w:rsidRPr="00CB42A2">
        <w:rPr>
          <w:rFonts w:asciiTheme="majorBidi" w:hAnsiTheme="majorBidi" w:cstheme="majorBidi"/>
        </w:rPr>
        <w:t xml:space="preserve">(Grand Rapids: Brazos, 2004), 16–17. </w:t>
      </w:r>
    </w:p>
  </w:footnote>
  <w:footnote w:id="2">
    <w:p w14:paraId="2ECF7A1D" w14:textId="78D0CC6B" w:rsidR="00440955" w:rsidRPr="00CB42A2" w:rsidRDefault="00440955">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Our wording here closely follows </w:t>
      </w:r>
      <w:r w:rsidR="00357CA5" w:rsidRPr="00CB42A2">
        <w:rPr>
          <w:rFonts w:asciiTheme="majorBidi" w:hAnsiTheme="majorBidi" w:cstheme="majorBidi"/>
        </w:rPr>
        <w:t>Jardine</w:t>
      </w:r>
      <w:r w:rsidRPr="00CB42A2">
        <w:rPr>
          <w:rFonts w:asciiTheme="majorBidi" w:hAnsiTheme="majorBidi" w:cstheme="majorBidi"/>
        </w:rPr>
        <w:t>,</w:t>
      </w:r>
      <w:r w:rsidR="00357CA5" w:rsidRPr="00CB42A2">
        <w:rPr>
          <w:rFonts w:asciiTheme="majorBidi" w:hAnsiTheme="majorBidi" w:cstheme="majorBidi"/>
        </w:rPr>
        <w:t xml:space="preserve"> </w:t>
      </w:r>
      <w:r w:rsidR="00357CA5" w:rsidRPr="00CB42A2">
        <w:rPr>
          <w:rFonts w:asciiTheme="majorBidi" w:hAnsiTheme="majorBidi" w:cstheme="majorBidi"/>
          <w:i/>
          <w:iCs/>
        </w:rPr>
        <w:t>Technological Society</w:t>
      </w:r>
      <w:r w:rsidR="00357CA5" w:rsidRPr="00CB42A2">
        <w:rPr>
          <w:rFonts w:asciiTheme="majorBidi" w:hAnsiTheme="majorBidi" w:cstheme="majorBidi"/>
        </w:rPr>
        <w:t>,</w:t>
      </w:r>
      <w:r w:rsidRPr="00CB42A2">
        <w:rPr>
          <w:rFonts w:asciiTheme="majorBidi" w:hAnsiTheme="majorBidi" w:cstheme="majorBidi"/>
        </w:rPr>
        <w:t xml:space="preserve"> 16. </w:t>
      </w:r>
    </w:p>
  </w:footnote>
  <w:footnote w:id="3">
    <w:p w14:paraId="05FEEB1E" w14:textId="732CEAE1" w:rsidR="00357CA5" w:rsidRPr="00CB42A2" w:rsidRDefault="00357CA5">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Jardine, </w:t>
      </w:r>
      <w:r w:rsidRPr="00CB42A2">
        <w:rPr>
          <w:rFonts w:asciiTheme="majorBidi" w:hAnsiTheme="majorBidi" w:cstheme="majorBidi"/>
          <w:i/>
          <w:iCs/>
        </w:rPr>
        <w:t>Technological Society</w:t>
      </w:r>
      <w:r w:rsidRPr="00CB42A2">
        <w:rPr>
          <w:rFonts w:asciiTheme="majorBidi" w:hAnsiTheme="majorBidi" w:cstheme="majorBidi"/>
        </w:rPr>
        <w:t xml:space="preserve">, 17. </w:t>
      </w:r>
    </w:p>
  </w:footnote>
  <w:footnote w:id="4">
    <w:p w14:paraId="16FF9D7F" w14:textId="46B086CE" w:rsidR="007D237C" w:rsidRPr="00CB42A2" w:rsidRDefault="007D237C">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Allan Carlson, </w:t>
      </w:r>
      <w:r w:rsidRPr="00CB42A2">
        <w:rPr>
          <w:rFonts w:asciiTheme="majorBidi" w:hAnsiTheme="majorBidi" w:cstheme="majorBidi"/>
          <w:i/>
          <w:iCs/>
        </w:rPr>
        <w:t>The Family in America</w:t>
      </w:r>
      <w:r w:rsidR="002811C8" w:rsidRPr="00CB42A2">
        <w:rPr>
          <w:rFonts w:asciiTheme="majorBidi" w:hAnsiTheme="majorBidi" w:cstheme="majorBidi"/>
          <w:i/>
          <w:iCs/>
        </w:rPr>
        <w:t>: Searching for Social Harmony in the Industrial Age</w:t>
      </w:r>
      <w:r w:rsidRPr="00CB42A2">
        <w:rPr>
          <w:rFonts w:asciiTheme="majorBidi" w:hAnsiTheme="majorBidi" w:cstheme="majorBidi"/>
        </w:rPr>
        <w:t xml:space="preserve"> (Livingston, NJ: Transaction, 2007), 1. </w:t>
      </w:r>
    </w:p>
  </w:footnote>
  <w:footnote w:id="5">
    <w:p w14:paraId="180EA283" w14:textId="05ABD0D0" w:rsidR="00AF7B77" w:rsidRPr="00CB42A2" w:rsidRDefault="00AF7B77">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Carlson, </w:t>
      </w:r>
      <w:r w:rsidRPr="00CB42A2">
        <w:rPr>
          <w:rFonts w:asciiTheme="majorBidi" w:hAnsiTheme="majorBidi" w:cstheme="majorBidi"/>
          <w:i/>
          <w:iCs/>
        </w:rPr>
        <w:t>The Family in America</w:t>
      </w:r>
      <w:r w:rsidRPr="00CB42A2">
        <w:rPr>
          <w:rFonts w:asciiTheme="majorBidi" w:hAnsiTheme="majorBidi" w:cstheme="majorBidi"/>
        </w:rPr>
        <w:t>, 2.</w:t>
      </w:r>
    </w:p>
  </w:footnote>
  <w:footnote w:id="6">
    <w:p w14:paraId="71E3BBF1" w14:textId="570F6B03" w:rsidR="00DE722A" w:rsidRPr="00CB42A2" w:rsidRDefault="00DE722A">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Statistic from Erika </w:t>
      </w:r>
      <w:proofErr w:type="spellStart"/>
      <w:r w:rsidRPr="00CB42A2">
        <w:rPr>
          <w:rFonts w:asciiTheme="majorBidi" w:hAnsiTheme="majorBidi" w:cstheme="majorBidi"/>
        </w:rPr>
        <w:t>Bachiochi</w:t>
      </w:r>
      <w:proofErr w:type="spellEnd"/>
      <w:r w:rsidRPr="00CB42A2">
        <w:rPr>
          <w:rFonts w:asciiTheme="majorBidi" w:hAnsiTheme="majorBidi" w:cstheme="majorBidi"/>
        </w:rPr>
        <w:t xml:space="preserve">, </w:t>
      </w:r>
      <w:r w:rsidRPr="00CB42A2">
        <w:rPr>
          <w:rFonts w:asciiTheme="majorBidi" w:hAnsiTheme="majorBidi" w:cstheme="majorBidi"/>
          <w:i/>
          <w:iCs/>
        </w:rPr>
        <w:t>The Rights of Women: Reclaiming a Lost Vision</w:t>
      </w:r>
      <w:r w:rsidRPr="00CB42A2">
        <w:rPr>
          <w:rFonts w:asciiTheme="majorBidi" w:hAnsiTheme="majorBidi" w:cstheme="majorBidi"/>
        </w:rPr>
        <w:t xml:space="preserve"> (South Bend, IN: University of Notre Dame Press, 2020), 83. </w:t>
      </w:r>
    </w:p>
  </w:footnote>
  <w:footnote w:id="7">
    <w:p w14:paraId="0DA08BE4" w14:textId="0584A52F" w:rsidR="00B84A9B" w:rsidRPr="00CB42A2" w:rsidRDefault="00B84A9B">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00990F26">
        <w:rPr>
          <w:rFonts w:asciiTheme="majorBidi" w:hAnsiTheme="majorBidi" w:cstheme="majorBidi"/>
        </w:rPr>
        <w:t xml:space="preserve">On men and women’s interdependent work prior to industrialization, see </w:t>
      </w:r>
      <w:r w:rsidRPr="00CB42A2">
        <w:rPr>
          <w:rFonts w:asciiTheme="majorBidi" w:hAnsiTheme="majorBidi" w:cstheme="majorBidi"/>
        </w:rPr>
        <w:t xml:space="preserve">Jeanne Boydstun, </w:t>
      </w:r>
      <w:r w:rsidRPr="00CB42A2">
        <w:rPr>
          <w:rFonts w:asciiTheme="majorBidi" w:hAnsiTheme="majorBidi" w:cstheme="majorBidi"/>
          <w:i/>
          <w:iCs/>
        </w:rPr>
        <w:t>Home &amp; Work: Housework, Wages, and the Ideology of Labor in the Early Republic</w:t>
      </w:r>
      <w:r w:rsidRPr="00CB42A2">
        <w:rPr>
          <w:rFonts w:asciiTheme="majorBidi" w:hAnsiTheme="majorBidi" w:cstheme="majorBidi"/>
        </w:rPr>
        <w:t xml:space="preserve"> (Oxford: Oxford University Press, 1990), 20, “More to the point, men and women were engaged in comparable and interdependent systems of production: both brought raw materials into the household, both spent long hours processing raw materials into usable goods, and both conducted the exchanges necessary to supplement the family’s own resources.”</w:t>
      </w:r>
    </w:p>
  </w:footnote>
  <w:footnote w:id="8">
    <w:p w14:paraId="75CCEC5F" w14:textId="74A06499" w:rsidR="00FB05E1" w:rsidRPr="00CB42A2" w:rsidRDefault="00FB05E1" w:rsidP="00FB05E1">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00AB681F" w:rsidRPr="00CB42A2">
        <w:rPr>
          <w:rFonts w:asciiTheme="majorBidi" w:hAnsiTheme="majorBidi" w:cstheme="majorBidi"/>
        </w:rPr>
        <w:t>We depend here on</w:t>
      </w:r>
      <w:r w:rsidRPr="00CB42A2">
        <w:rPr>
          <w:rFonts w:asciiTheme="majorBidi" w:hAnsiTheme="majorBidi" w:cstheme="majorBidi"/>
        </w:rPr>
        <w:t xml:space="preserve"> Karl Polanyi, </w:t>
      </w:r>
      <w:r w:rsidRPr="00CB42A2">
        <w:rPr>
          <w:rFonts w:asciiTheme="majorBidi" w:hAnsiTheme="majorBidi" w:cstheme="majorBidi"/>
          <w:i/>
          <w:iCs/>
        </w:rPr>
        <w:t>The Great Transformation: The Political and Economic Origins of Our Time</w:t>
      </w:r>
      <w:r w:rsidRPr="00CB42A2">
        <w:rPr>
          <w:rFonts w:asciiTheme="majorBidi" w:hAnsiTheme="majorBidi" w:cstheme="majorBidi"/>
        </w:rPr>
        <w:t xml:space="preserve"> (orig. pub. 1944; Boston: Beacon, 2001), 46–58.</w:t>
      </w:r>
    </w:p>
  </w:footnote>
  <w:footnote w:id="9">
    <w:p w14:paraId="4649EB98" w14:textId="09DB7AF2" w:rsidR="004C19B4" w:rsidRPr="00CB42A2" w:rsidRDefault="004C19B4" w:rsidP="004C19B4">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For insightful reflections on the current state of our modern market society and its ethical dilemmas, see Michael Sandel, </w:t>
      </w:r>
      <w:r w:rsidRPr="00CB42A2">
        <w:rPr>
          <w:rFonts w:asciiTheme="majorBidi" w:hAnsiTheme="majorBidi" w:cstheme="majorBidi"/>
          <w:i/>
          <w:iCs/>
        </w:rPr>
        <w:t>What Money Can’t Buy: The Moral Limits of Markets</w:t>
      </w:r>
      <w:r w:rsidRPr="00CB42A2">
        <w:rPr>
          <w:rFonts w:asciiTheme="majorBidi" w:hAnsiTheme="majorBidi" w:cstheme="majorBidi"/>
        </w:rPr>
        <w:t xml:space="preserve"> (New York: Farrar, Straus and Giroux, 2012). </w:t>
      </w:r>
    </w:p>
  </w:footnote>
  <w:footnote w:id="10">
    <w:p w14:paraId="211920FE" w14:textId="626BD98D" w:rsidR="00CB2E57" w:rsidRPr="00CB42A2" w:rsidRDefault="00CB2E57" w:rsidP="00CB2E57">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e borrow this contrast between goods of the market and goods of the home from Erika </w:t>
      </w:r>
      <w:proofErr w:type="spellStart"/>
      <w:r w:rsidRPr="00CB42A2">
        <w:rPr>
          <w:rFonts w:asciiTheme="majorBidi" w:hAnsiTheme="majorBidi" w:cstheme="majorBidi"/>
        </w:rPr>
        <w:t>Bachiochi’s</w:t>
      </w:r>
      <w:proofErr w:type="spellEnd"/>
      <w:r w:rsidRPr="00CB42A2">
        <w:rPr>
          <w:rFonts w:asciiTheme="majorBidi" w:hAnsiTheme="majorBidi" w:cstheme="majorBidi"/>
        </w:rPr>
        <w:t xml:space="preserve"> analysis of modern feminism in </w:t>
      </w:r>
      <w:r w:rsidRPr="00CB42A2">
        <w:rPr>
          <w:rFonts w:asciiTheme="majorBidi" w:hAnsiTheme="majorBidi" w:cstheme="majorBidi"/>
          <w:i/>
          <w:iCs/>
        </w:rPr>
        <w:t>The Rights of Women</w:t>
      </w:r>
      <w:r w:rsidRPr="00CB42A2">
        <w:rPr>
          <w:rFonts w:asciiTheme="majorBidi" w:hAnsiTheme="majorBidi" w:cstheme="majorBidi"/>
        </w:rPr>
        <w:t xml:space="preserve">, 168, </w:t>
      </w:r>
      <w:bookmarkStart w:id="0" w:name="_Hlk149557004"/>
      <w:r w:rsidRPr="00CB42A2">
        <w:rPr>
          <w:rFonts w:asciiTheme="majorBidi" w:hAnsiTheme="majorBidi" w:cstheme="majorBidi"/>
        </w:rPr>
        <w:t>“Often the modern feminist movement is rendered, by fan and foe alike, as a movement in favor of traditionally ‘male’ work and away from traditionally ‘female’ work. But it would be better understood as a shift from priority given to the goods of the home to the goods of the market.”</w:t>
      </w:r>
      <w:bookmarkEnd w:id="0"/>
      <w:r w:rsidRPr="00CB42A2">
        <w:rPr>
          <w:rFonts w:asciiTheme="majorBidi" w:hAnsiTheme="majorBidi" w:cstheme="majorBidi"/>
        </w:rPr>
        <w:t xml:space="preserve"> </w:t>
      </w:r>
    </w:p>
  </w:footnote>
  <w:footnote w:id="11">
    <w:p w14:paraId="74C2FA6F" w14:textId="36BB505F" w:rsidR="00371F5E" w:rsidRPr="00CB42A2" w:rsidRDefault="00371F5E">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e borrow this phrase from Mary</w:t>
      </w:r>
      <w:r w:rsidR="00384ABD" w:rsidRPr="00CB42A2">
        <w:rPr>
          <w:rFonts w:asciiTheme="majorBidi" w:hAnsiTheme="majorBidi" w:cstheme="majorBidi"/>
        </w:rPr>
        <w:t xml:space="preserve"> S.</w:t>
      </w:r>
      <w:r w:rsidRPr="00CB42A2">
        <w:rPr>
          <w:rFonts w:asciiTheme="majorBidi" w:hAnsiTheme="majorBidi" w:cstheme="majorBidi"/>
        </w:rPr>
        <w:t xml:space="preserve"> Hartman, </w:t>
      </w:r>
      <w:r w:rsidRPr="00CB42A2">
        <w:rPr>
          <w:rFonts w:asciiTheme="majorBidi" w:hAnsiTheme="majorBidi" w:cstheme="majorBidi"/>
          <w:i/>
          <w:iCs/>
        </w:rPr>
        <w:t>The Household and the Making of History: A Subversive View of the Western Past</w:t>
      </w:r>
      <w:r w:rsidRPr="00CB42A2">
        <w:rPr>
          <w:rFonts w:asciiTheme="majorBidi" w:hAnsiTheme="majorBidi" w:cstheme="majorBidi"/>
        </w:rPr>
        <w:t xml:space="preserve"> (Cambridge: Cambridge University Press, 2004), 198. </w:t>
      </w:r>
    </w:p>
  </w:footnote>
  <w:footnote w:id="12">
    <w:p w14:paraId="50DB0B6C" w14:textId="6476F1D3" w:rsidR="00194B8E" w:rsidRPr="00CB42A2" w:rsidRDefault="00194B8E" w:rsidP="00194B8E">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Pr="00CB42A2">
        <w:rPr>
          <w:rFonts w:asciiTheme="majorBidi" w:hAnsiTheme="majorBidi" w:cstheme="majorBidi"/>
        </w:rPr>
        <w:fldChar w:fldCharType="begin"/>
      </w:r>
      <w:r w:rsidRPr="00CB42A2">
        <w:rPr>
          <w:rFonts w:asciiTheme="majorBidi" w:hAnsiTheme="majorBidi" w:cstheme="majorBidi"/>
        </w:rPr>
        <w:instrText xml:space="preserve"> ADDIN ZOTERO_ITEM CSL_CITATION {"citationID":"xjzWhxtX","properties":{"formattedCitation":"Scott Yenor, {\\i{}The Recovery of Family Life: Exposing the Limits of Modern Ideologies} (Waco, TX: Baylor University Press, 2022), 120.","plainCitation":"Scott Yenor, The Recovery of Family Life: Exposing the Limits of Modern Ideologies (Waco, TX: Baylor University Press, 2022), 120.","noteIndex":0},"citationItems":[{"id":1661,"uris":["http://zotero.org/users/473355/items/INLBDEWG"],"uri":["http://zotero.org/users/473355/items/INLBDEWG"],"itemData":{"id":1661,"type":"book","event-place":"Waco, TX","publisher":"Baylor University Press","publisher-place":"Waco, TX","title":"The Recovery of Family Life: Exposing the Limits of Modern Ideologies","title-short":"The Recovery of Family Life","author":[{"family":"Yenor","given":"Scott"}],"issued":{"date-parts":[["2022"]]}},"locator":"120"}],"schema":"https://github.com/citation-style-language/schema/raw/master/csl-citation.json"} </w:instrText>
      </w:r>
      <w:r w:rsidRPr="00CB42A2">
        <w:rPr>
          <w:rFonts w:asciiTheme="majorBidi" w:hAnsiTheme="majorBidi" w:cstheme="majorBidi"/>
        </w:rPr>
        <w:fldChar w:fldCharType="separate"/>
      </w:r>
      <w:r w:rsidRPr="00CB42A2">
        <w:rPr>
          <w:rFonts w:asciiTheme="majorBidi" w:hAnsiTheme="majorBidi" w:cstheme="majorBidi"/>
        </w:rPr>
        <w:t xml:space="preserve">Scott Yenor, </w:t>
      </w:r>
      <w:r w:rsidRPr="00CB42A2">
        <w:rPr>
          <w:rFonts w:asciiTheme="majorBidi" w:hAnsiTheme="majorBidi" w:cstheme="majorBidi"/>
          <w:i/>
          <w:iCs/>
        </w:rPr>
        <w:t>The Recovery of Family Life: Exposing the Limits of Modern Ideologies</w:t>
      </w:r>
      <w:r w:rsidRPr="00CB42A2">
        <w:rPr>
          <w:rFonts w:asciiTheme="majorBidi" w:hAnsiTheme="majorBidi" w:cstheme="majorBidi"/>
        </w:rPr>
        <w:t xml:space="preserve"> (Waco, TX: Baylor University Press, 2022), 120.</w:t>
      </w:r>
      <w:r w:rsidRPr="00CB42A2">
        <w:rPr>
          <w:rFonts w:asciiTheme="majorBidi" w:hAnsiTheme="majorBidi" w:cstheme="majorBidi"/>
        </w:rPr>
        <w:fldChar w:fldCharType="end"/>
      </w:r>
    </w:p>
  </w:footnote>
  <w:footnote w:id="13">
    <w:p w14:paraId="04C8EFCD" w14:textId="616018EF" w:rsidR="00F510AB" w:rsidRPr="00CB42A2" w:rsidRDefault="00F510AB" w:rsidP="008F7CF1">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008F7CF1" w:rsidRPr="00CB42A2">
        <w:rPr>
          <w:rFonts w:asciiTheme="majorBidi" w:hAnsiTheme="majorBidi" w:cstheme="majorBidi"/>
        </w:rPr>
        <w:t xml:space="preserve">Camille Paglia, </w:t>
      </w:r>
      <w:r w:rsidR="008F7CF1" w:rsidRPr="00CB42A2">
        <w:rPr>
          <w:rFonts w:asciiTheme="majorBidi" w:hAnsiTheme="majorBidi" w:cstheme="majorBidi"/>
          <w:i/>
          <w:iCs/>
        </w:rPr>
        <w:t>Free Women Free Men: Sex, Gender, Feminism</w:t>
      </w:r>
      <w:r w:rsidR="008F7CF1" w:rsidRPr="00CB42A2">
        <w:rPr>
          <w:rFonts w:asciiTheme="majorBidi" w:hAnsiTheme="majorBidi" w:cstheme="majorBidi"/>
        </w:rPr>
        <w:t xml:space="preserve"> (New York: Vintage, 2017), 134. </w:t>
      </w:r>
    </w:p>
  </w:footnote>
  <w:footnote w:id="14">
    <w:p w14:paraId="6EBAC2F6" w14:textId="73BC1E32" w:rsidR="00F05C58" w:rsidRPr="00CB42A2" w:rsidRDefault="00F05C58">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00590488" w:rsidRPr="00CB42A2">
        <w:rPr>
          <w:rFonts w:asciiTheme="majorBidi" w:hAnsiTheme="majorBidi" w:cstheme="majorBidi"/>
        </w:rPr>
        <w:t xml:space="preserve">Closely paraphrasing </w:t>
      </w:r>
      <w:r w:rsidRPr="00CB42A2">
        <w:rPr>
          <w:rFonts w:asciiTheme="majorBidi" w:hAnsiTheme="majorBidi" w:cstheme="majorBidi"/>
        </w:rPr>
        <w:t xml:space="preserve">Stephen B.  Clark, </w:t>
      </w:r>
      <w:r w:rsidRPr="00CB42A2">
        <w:rPr>
          <w:rFonts w:asciiTheme="majorBidi" w:hAnsiTheme="majorBidi" w:cstheme="majorBidi"/>
          <w:i/>
          <w:iCs/>
        </w:rPr>
        <w:t>Man and Woman in Christ</w:t>
      </w:r>
      <w:r w:rsidRPr="00CB42A2">
        <w:rPr>
          <w:rFonts w:asciiTheme="majorBidi" w:hAnsiTheme="majorBidi" w:cstheme="majorBidi"/>
        </w:rPr>
        <w:t>, 493</w:t>
      </w:r>
      <w:r w:rsidR="008C2194" w:rsidRPr="00CB42A2">
        <w:rPr>
          <w:rFonts w:asciiTheme="majorBidi" w:hAnsiTheme="majorBidi" w:cstheme="majorBidi"/>
        </w:rPr>
        <w:t xml:space="preserve">. </w:t>
      </w:r>
    </w:p>
  </w:footnote>
  <w:footnote w:id="15">
    <w:p w14:paraId="2A8450A2" w14:textId="2BA5EDC4" w:rsidR="008C5577" w:rsidRPr="00CB42A2" w:rsidRDefault="008C5577">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bookmarkStart w:id="1" w:name="_Hlk151125676"/>
      <w:r w:rsidRPr="00CB42A2">
        <w:rPr>
          <w:rFonts w:asciiTheme="majorBidi" w:hAnsiTheme="majorBidi" w:cstheme="majorBidi"/>
        </w:rPr>
        <w:t xml:space="preserve">Dorothy L. Sayers, </w:t>
      </w:r>
      <w:r w:rsidRPr="00CB42A2">
        <w:rPr>
          <w:rFonts w:asciiTheme="majorBidi" w:hAnsiTheme="majorBidi" w:cstheme="majorBidi"/>
          <w:i/>
          <w:iCs/>
        </w:rPr>
        <w:t>Are Women Human?</w:t>
      </w:r>
      <w:r w:rsidRPr="00CB42A2">
        <w:rPr>
          <w:rFonts w:asciiTheme="majorBidi" w:hAnsiTheme="majorBidi" w:cstheme="majorBidi"/>
        </w:rPr>
        <w:t xml:space="preserve"> </w:t>
      </w:r>
      <w:r w:rsidRPr="00CB42A2">
        <w:rPr>
          <w:rFonts w:asciiTheme="majorBidi" w:hAnsiTheme="majorBidi" w:cstheme="majorBidi"/>
          <w:i/>
          <w:iCs/>
        </w:rPr>
        <w:t xml:space="preserve">Penetrating, Sensible, and Witty Essays on the Role of Women in Society </w:t>
      </w:r>
      <w:r w:rsidRPr="00CB42A2">
        <w:rPr>
          <w:rFonts w:asciiTheme="majorBidi" w:hAnsiTheme="majorBidi" w:cstheme="majorBidi"/>
        </w:rPr>
        <w:t xml:space="preserve">(Grand Rapids: Eerdmans, 2005), </w:t>
      </w:r>
      <w:r w:rsidR="00E77AB9" w:rsidRPr="00CB42A2">
        <w:rPr>
          <w:rFonts w:asciiTheme="majorBidi" w:hAnsiTheme="majorBidi" w:cstheme="majorBidi"/>
        </w:rPr>
        <w:t>32–33.</w:t>
      </w:r>
      <w:bookmarkEnd w:id="1"/>
      <w:r w:rsidR="00E77AB9" w:rsidRPr="00CB42A2">
        <w:rPr>
          <w:rFonts w:asciiTheme="majorBidi" w:hAnsiTheme="majorBidi" w:cstheme="majorBidi"/>
        </w:rPr>
        <w:t xml:space="preserve"> </w:t>
      </w:r>
    </w:p>
  </w:footnote>
  <w:footnote w:id="16">
    <w:p w14:paraId="57E8FDE8" w14:textId="69E8052B" w:rsidR="006D6F72" w:rsidRPr="00CB42A2" w:rsidRDefault="006D6F72" w:rsidP="006D6F72">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endell Berry, </w:t>
      </w:r>
      <w:r w:rsidRPr="00CB42A2">
        <w:rPr>
          <w:rFonts w:asciiTheme="majorBidi" w:hAnsiTheme="majorBidi" w:cstheme="majorBidi"/>
          <w:i/>
          <w:iCs/>
        </w:rPr>
        <w:t>The Unsettling of America</w:t>
      </w:r>
      <w:r w:rsidRPr="00CB42A2">
        <w:rPr>
          <w:rFonts w:asciiTheme="majorBidi" w:hAnsiTheme="majorBidi" w:cstheme="majorBidi"/>
        </w:rPr>
        <w:t xml:space="preserve"> (Reprint ed.; Berkeley, CA: Counterpoint, 2015), 118–20.  </w:t>
      </w:r>
    </w:p>
  </w:footnote>
  <w:footnote w:id="17">
    <w:p w14:paraId="4FEEF4D7" w14:textId="18BF059C" w:rsidR="009E0BEE" w:rsidRPr="00CB42A2" w:rsidRDefault="009E0BEE">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Here paraphrasing Polanyi, </w:t>
      </w:r>
      <w:r w:rsidRPr="00CB42A2">
        <w:rPr>
          <w:rFonts w:asciiTheme="majorBidi" w:hAnsiTheme="majorBidi" w:cstheme="majorBidi"/>
          <w:i/>
          <w:iCs/>
        </w:rPr>
        <w:t>The Great Transformation</w:t>
      </w:r>
      <w:r w:rsidRPr="00CB42A2">
        <w:rPr>
          <w:rFonts w:asciiTheme="majorBidi" w:hAnsiTheme="majorBidi" w:cstheme="majorBidi"/>
        </w:rPr>
        <w:t>,</w:t>
      </w:r>
      <w:r w:rsidR="00701810" w:rsidRPr="00CB42A2">
        <w:rPr>
          <w:rFonts w:asciiTheme="majorBidi" w:hAnsiTheme="majorBidi" w:cstheme="majorBidi"/>
        </w:rPr>
        <w:t xml:space="preserve"> 171,</w:t>
      </w:r>
      <w:r w:rsidRPr="00CB42A2">
        <w:rPr>
          <w:rFonts w:asciiTheme="majorBidi" w:hAnsiTheme="majorBidi" w:cstheme="majorBidi"/>
        </w:rPr>
        <w:t xml:space="preserve"> </w:t>
      </w:r>
      <w:r w:rsidR="00701810" w:rsidRPr="00CB42A2">
        <w:rPr>
          <w:rFonts w:asciiTheme="majorBidi" w:hAnsiTheme="majorBidi" w:cstheme="majorBidi"/>
        </w:rPr>
        <w:t>“To separate labor from other activities of life and to subject it to the laws of the market was to annihilate all organic forms of existence and to replace them by a different type of organization, an atomistic and individualistic one. . . . Such a scheme of destruction was best served by the application of the principle of freedom of contract. In practice this meant that the noncontractual organizations of kinship, neighborhood, profession, and creed were to be liquidated since they claimed the allegiance of the individual and thus restrained his freedom.”</w:t>
      </w:r>
    </w:p>
  </w:footnote>
  <w:footnote w:id="18">
    <w:p w14:paraId="4E4FA7F1" w14:textId="35B61D8B" w:rsidR="00530723" w:rsidRPr="00CB42A2" w:rsidRDefault="00530723">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r w:rsidRPr="00CB42A2">
        <w:rPr>
          <w:rFonts w:asciiTheme="majorBidi" w:hAnsiTheme="majorBidi" w:cstheme="majorBidi"/>
          <w:i/>
          <w:iCs/>
        </w:rPr>
        <w:t>Man and Woman in Christ</w:t>
      </w:r>
      <w:r w:rsidRPr="00CB42A2">
        <w:rPr>
          <w:rFonts w:asciiTheme="majorBidi" w:hAnsiTheme="majorBidi" w:cstheme="majorBidi"/>
        </w:rPr>
        <w:t xml:space="preserve">, 497. </w:t>
      </w:r>
    </w:p>
  </w:footnote>
  <w:footnote w:id="19">
    <w:p w14:paraId="3E028947" w14:textId="71F76F69" w:rsidR="001C4E8A" w:rsidRPr="00CB42A2" w:rsidRDefault="001C4E8A">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Statistic from Claudia Golden, </w:t>
      </w:r>
      <w:r w:rsidR="00CA2DAB" w:rsidRPr="00CB42A2">
        <w:rPr>
          <w:rFonts w:asciiTheme="majorBidi" w:hAnsiTheme="majorBidi" w:cstheme="majorBidi"/>
          <w:i/>
          <w:iCs/>
        </w:rPr>
        <w:t>Career and Family: Women’s Century-Long Journey toward Equity</w:t>
      </w:r>
      <w:r w:rsidR="00CA2DAB" w:rsidRPr="00CB42A2">
        <w:rPr>
          <w:rFonts w:asciiTheme="majorBidi" w:hAnsiTheme="majorBidi" w:cstheme="majorBidi"/>
        </w:rPr>
        <w:t xml:space="preserve"> (Princeton, NJ: Princeton University Press, 2021), 120. </w:t>
      </w:r>
    </w:p>
  </w:footnote>
  <w:footnote w:id="20">
    <w:p w14:paraId="49721E75" w14:textId="230823C9" w:rsidR="00CA2DAB" w:rsidRPr="00CB42A2" w:rsidRDefault="00CA2DAB">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hyperlink r:id="rId1" w:history="1">
        <w:r w:rsidRPr="00CB42A2">
          <w:rPr>
            <w:rStyle w:val="Hyperlink"/>
            <w:rFonts w:asciiTheme="majorBidi" w:hAnsiTheme="majorBidi" w:cstheme="majorBidi"/>
          </w:rPr>
          <w:t>https://www.cdc.gov/nchs/fastats/contraceptive.htm</w:t>
        </w:r>
      </w:hyperlink>
      <w:r w:rsidRPr="00CB42A2">
        <w:rPr>
          <w:rFonts w:asciiTheme="majorBidi" w:hAnsiTheme="majorBidi" w:cstheme="majorBidi"/>
        </w:rPr>
        <w:t xml:space="preserve"> </w:t>
      </w:r>
    </w:p>
  </w:footnote>
  <w:footnote w:id="21">
    <w:p w14:paraId="7733ECC2" w14:textId="680E5ED0" w:rsidR="00A361E7" w:rsidRPr="00CB42A2" w:rsidRDefault="00A361E7">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Goldin, </w:t>
      </w:r>
      <w:r w:rsidRPr="00CB42A2">
        <w:rPr>
          <w:rFonts w:asciiTheme="majorBidi" w:hAnsiTheme="majorBidi" w:cstheme="majorBidi"/>
          <w:i/>
          <w:iCs/>
        </w:rPr>
        <w:t>Career and Family</w:t>
      </w:r>
      <w:r w:rsidRPr="00CB42A2">
        <w:rPr>
          <w:rFonts w:asciiTheme="majorBidi" w:hAnsiTheme="majorBidi" w:cstheme="majorBidi"/>
        </w:rPr>
        <w:t xml:space="preserve">, 115. </w:t>
      </w:r>
    </w:p>
  </w:footnote>
  <w:footnote w:id="22">
    <w:p w14:paraId="19AAB4D2" w14:textId="7C53B1AC" w:rsidR="00340D18" w:rsidRPr="00CB42A2" w:rsidRDefault="00340D18">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proofErr w:type="spellStart"/>
      <w:r w:rsidRPr="00CB42A2">
        <w:rPr>
          <w:rFonts w:asciiTheme="majorBidi" w:hAnsiTheme="majorBidi" w:cstheme="majorBidi"/>
        </w:rPr>
        <w:t>Bachiochi</w:t>
      </w:r>
      <w:proofErr w:type="spellEnd"/>
      <w:r w:rsidRPr="00CB42A2">
        <w:rPr>
          <w:rFonts w:asciiTheme="majorBidi" w:hAnsiTheme="majorBidi" w:cstheme="majorBidi"/>
        </w:rPr>
        <w:t xml:space="preserve">, </w:t>
      </w:r>
      <w:r w:rsidRPr="00CB42A2">
        <w:rPr>
          <w:rFonts w:asciiTheme="majorBidi" w:hAnsiTheme="majorBidi" w:cstheme="majorBidi"/>
          <w:i/>
          <w:iCs/>
        </w:rPr>
        <w:t>Rights of Women</w:t>
      </w:r>
      <w:r w:rsidRPr="00CB42A2">
        <w:rPr>
          <w:rFonts w:asciiTheme="majorBidi" w:hAnsiTheme="majorBidi" w:cstheme="majorBidi"/>
        </w:rPr>
        <w:t xml:space="preserve">, 245, citing Mary Ann Glendon. </w:t>
      </w:r>
    </w:p>
  </w:footnote>
  <w:footnote w:id="23">
    <w:p w14:paraId="5E0C1D98" w14:textId="6752EE79" w:rsidR="00A321D9" w:rsidRPr="00CB42A2" w:rsidRDefault="00A321D9" w:rsidP="00A321D9">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Mary Harington, </w:t>
      </w:r>
      <w:r w:rsidRPr="00CB42A2">
        <w:rPr>
          <w:rFonts w:asciiTheme="majorBidi" w:hAnsiTheme="majorBidi" w:cstheme="majorBidi"/>
          <w:i/>
          <w:iCs/>
        </w:rPr>
        <w:t>Feminism Against Progress</w:t>
      </w:r>
      <w:r w:rsidRPr="00CB42A2">
        <w:rPr>
          <w:rFonts w:asciiTheme="majorBidi" w:hAnsiTheme="majorBidi" w:cstheme="majorBidi"/>
        </w:rPr>
        <w:t xml:space="preserve"> (Washington, DC: Regnery, 2023), </w:t>
      </w:r>
      <w:r w:rsidR="00D0789A">
        <w:rPr>
          <w:rFonts w:asciiTheme="majorBidi" w:hAnsiTheme="majorBidi" w:cstheme="majorBidi"/>
        </w:rPr>
        <w:t xml:space="preserve">202, </w:t>
      </w:r>
      <w:r w:rsidRPr="00CB42A2">
        <w:rPr>
          <w:rFonts w:asciiTheme="majorBidi" w:hAnsiTheme="majorBidi" w:cstheme="majorBidi"/>
        </w:rPr>
        <w:t>“It’s more accurate to say both feminism and democracy are facets of a wider social response to industrial technology.”</w:t>
      </w:r>
    </w:p>
  </w:footnote>
  <w:footnote w:id="24">
    <w:p w14:paraId="54F04C84" w14:textId="2CAF299E" w:rsidR="007A0A41" w:rsidRPr="00CB42A2" w:rsidRDefault="007A0A41">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For this and the following statistics, see </w:t>
      </w:r>
      <w:hyperlink r:id="rId2" w:history="1">
        <w:r w:rsidRPr="00CB42A2">
          <w:rPr>
            <w:rStyle w:val="Hyperlink"/>
            <w:rFonts w:asciiTheme="majorBidi" w:hAnsiTheme="majorBidi" w:cstheme="majorBidi"/>
          </w:rPr>
          <w:t>https://ifstudies.org/ifs-admin/resources/final2-ifs-single-americansbrief2020.pdf</w:t>
        </w:r>
      </w:hyperlink>
      <w:r w:rsidR="009F2EF2" w:rsidRPr="00CB42A2">
        <w:rPr>
          <w:rFonts w:asciiTheme="majorBidi" w:hAnsiTheme="majorBidi" w:cstheme="majorBidi"/>
        </w:rPr>
        <w:t>.</w:t>
      </w:r>
      <w:r w:rsidRPr="00CB42A2">
        <w:rPr>
          <w:rFonts w:asciiTheme="majorBidi" w:hAnsiTheme="majorBidi" w:cstheme="majorBidi"/>
        </w:rPr>
        <w:t xml:space="preserve"> </w:t>
      </w:r>
    </w:p>
  </w:footnote>
  <w:footnote w:id="25">
    <w:p w14:paraId="2EDE55FC" w14:textId="251E1BF2" w:rsidR="00622CEB" w:rsidRPr="00CB42A2" w:rsidRDefault="00622CEB">
      <w:pPr>
        <w:pStyle w:val="FootnoteText"/>
        <w:rPr>
          <w:rFonts w:asciiTheme="majorBidi" w:hAnsiTheme="majorBidi" w:cstheme="majorBidi"/>
        </w:rPr>
      </w:pPr>
      <w:r w:rsidRPr="00CB42A2">
        <w:rPr>
          <w:rStyle w:val="FootnoteReference"/>
          <w:rFonts w:asciiTheme="majorBidi" w:hAnsiTheme="majorBidi" w:cstheme="majorBidi"/>
        </w:rPr>
        <w:footnoteRef/>
      </w:r>
      <w:r w:rsidRPr="00FD2ADB">
        <w:rPr>
          <w:rFonts w:asciiTheme="majorBidi" w:hAnsiTheme="majorBidi" w:cstheme="majorBidi"/>
          <w:lang w:val="fr-FR"/>
        </w:rPr>
        <w:t xml:space="preserve"> </w:t>
      </w:r>
      <w:r w:rsidRPr="00FD2ADB">
        <w:rPr>
          <w:rFonts w:asciiTheme="majorBidi" w:hAnsiTheme="majorBidi" w:cstheme="majorBidi"/>
          <w:lang w:val="fr-FR"/>
        </w:rPr>
        <w:t xml:space="preserve">Source: </w:t>
      </w:r>
      <w:hyperlink r:id="rId3" w:history="1">
        <w:r w:rsidRPr="00FD2ADB">
          <w:rPr>
            <w:rStyle w:val="Hyperlink"/>
            <w:rFonts w:asciiTheme="majorBidi" w:hAnsiTheme="majorBidi" w:cstheme="majorBidi"/>
            <w:lang w:val="fr-FR"/>
          </w:rPr>
          <w:t>https://www.cbsnews.com/news/how-gender-disparities-are-affecting-men/?linkId=247871530&amp;utm_source=substack&amp;utm_medium=email</w:t>
        </w:r>
      </w:hyperlink>
      <w:r w:rsidR="00C11E9C" w:rsidRPr="00FD2ADB">
        <w:rPr>
          <w:rFonts w:asciiTheme="majorBidi" w:hAnsiTheme="majorBidi" w:cstheme="majorBidi"/>
          <w:lang w:val="fr-FR"/>
        </w:rPr>
        <w:t xml:space="preserve">. </w:t>
      </w:r>
      <w:r w:rsidR="00C11E9C" w:rsidRPr="00CB42A2">
        <w:rPr>
          <w:rFonts w:asciiTheme="majorBidi" w:hAnsiTheme="majorBidi" w:cstheme="majorBidi"/>
        </w:rPr>
        <w:t xml:space="preserve">See also the in-depth discussion in Richard V. Reeves, </w:t>
      </w:r>
      <w:r w:rsidR="00C11E9C" w:rsidRPr="00CB42A2">
        <w:rPr>
          <w:rFonts w:asciiTheme="majorBidi" w:hAnsiTheme="majorBidi" w:cstheme="majorBidi"/>
          <w:i/>
          <w:iCs/>
        </w:rPr>
        <w:t>Of Boys and Men</w:t>
      </w:r>
      <w:r w:rsidR="00C11E9C" w:rsidRPr="00CB42A2">
        <w:rPr>
          <w:rFonts w:asciiTheme="majorBidi" w:hAnsiTheme="majorBidi" w:cstheme="majorBidi"/>
        </w:rPr>
        <w:t xml:space="preserve">. </w:t>
      </w:r>
    </w:p>
  </w:footnote>
  <w:footnote w:id="26">
    <w:p w14:paraId="60E0470C" w14:textId="061B9820" w:rsidR="00AF004E" w:rsidRPr="00CB42A2" w:rsidRDefault="00AF004E">
      <w:pPr>
        <w:pStyle w:val="FootnoteText"/>
        <w:rPr>
          <w:rFonts w:asciiTheme="majorBidi" w:hAnsiTheme="majorBidi" w:cstheme="majorBidi"/>
        </w:rPr>
      </w:pPr>
      <w:r w:rsidRPr="00CB42A2">
        <w:rPr>
          <w:rStyle w:val="FootnoteReference"/>
          <w:rFonts w:asciiTheme="majorBidi" w:hAnsiTheme="majorBidi" w:cstheme="majorBidi"/>
        </w:rPr>
        <w:footnoteRef/>
      </w:r>
      <w:r w:rsidRPr="00CB42A2">
        <w:rPr>
          <w:rFonts w:asciiTheme="majorBidi" w:hAnsiTheme="majorBidi" w:cstheme="majorBidi"/>
        </w:rPr>
        <w:t xml:space="preserve"> </w:t>
      </w:r>
      <w:proofErr w:type="spellStart"/>
      <w:r w:rsidRPr="00CB42A2">
        <w:rPr>
          <w:rFonts w:asciiTheme="majorBidi" w:hAnsiTheme="majorBidi" w:cstheme="majorBidi"/>
        </w:rPr>
        <w:t>Bachichi</w:t>
      </w:r>
      <w:proofErr w:type="spellEnd"/>
      <w:r w:rsidRPr="00CB42A2">
        <w:rPr>
          <w:rFonts w:asciiTheme="majorBidi" w:hAnsiTheme="majorBidi" w:cstheme="majorBidi"/>
        </w:rPr>
        <w:t xml:space="preserve">, </w:t>
      </w:r>
      <w:r w:rsidRPr="00CB42A2">
        <w:rPr>
          <w:rFonts w:asciiTheme="majorBidi" w:hAnsiTheme="majorBidi" w:cstheme="majorBidi"/>
          <w:i/>
          <w:iCs/>
        </w:rPr>
        <w:t>Rights of Women</w:t>
      </w:r>
      <w:r w:rsidRPr="00CB42A2">
        <w:rPr>
          <w:rFonts w:asciiTheme="majorBidi" w:hAnsiTheme="majorBidi" w:cstheme="majorBidi"/>
        </w:rPr>
        <w:t xml:space="preserve">, 300.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B1A3B"/>
    <w:multiLevelType w:val="hybridMultilevel"/>
    <w:tmpl w:val="10A4B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0310C"/>
    <w:multiLevelType w:val="hybridMultilevel"/>
    <w:tmpl w:val="A8D8D0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92D04"/>
    <w:multiLevelType w:val="hybridMultilevel"/>
    <w:tmpl w:val="4088F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2766D0"/>
    <w:multiLevelType w:val="hybridMultilevel"/>
    <w:tmpl w:val="2062B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B14E3"/>
    <w:multiLevelType w:val="hybridMultilevel"/>
    <w:tmpl w:val="F1BC3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E39BA"/>
    <w:multiLevelType w:val="hybridMultilevel"/>
    <w:tmpl w:val="9CB2D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1851B6"/>
    <w:multiLevelType w:val="hybridMultilevel"/>
    <w:tmpl w:val="FD184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C40DAD"/>
    <w:multiLevelType w:val="hybridMultilevel"/>
    <w:tmpl w:val="C6D45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6E0D3E"/>
    <w:multiLevelType w:val="hybridMultilevel"/>
    <w:tmpl w:val="67F6C27A"/>
    <w:lvl w:ilvl="0" w:tplc="04090001">
      <w:start w:val="1"/>
      <w:numFmt w:val="bullet"/>
      <w:lvlText w:val=""/>
      <w:lvlJc w:val="left"/>
      <w:pPr>
        <w:ind w:left="833" w:hanging="360"/>
      </w:pPr>
      <w:rPr>
        <w:rFonts w:ascii="Symbol" w:hAnsi="Symbol"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9" w15:restartNumberingAfterBreak="0">
    <w:nsid w:val="366E6698"/>
    <w:multiLevelType w:val="hybridMultilevel"/>
    <w:tmpl w:val="6914B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775093"/>
    <w:multiLevelType w:val="hybridMultilevel"/>
    <w:tmpl w:val="C450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7A1CD5"/>
    <w:multiLevelType w:val="hybridMultilevel"/>
    <w:tmpl w:val="A55898D2"/>
    <w:lvl w:ilvl="0" w:tplc="4C1A035E">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6D1C6B74">
      <w:start w:val="1"/>
      <w:numFmt w:val="lowerRoman"/>
      <w:lvlText w:val="%3."/>
      <w:lvlJc w:val="right"/>
      <w:pPr>
        <w:ind w:left="2160" w:hanging="180"/>
      </w:pPr>
      <w:rPr>
        <w:i w:val="0"/>
        <w:iCs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53C07D14">
      <w:start w:val="1"/>
      <w:numFmt w:val="decimal"/>
      <w:lvlText w:val="%7."/>
      <w:lvlJc w:val="left"/>
      <w:pPr>
        <w:ind w:left="5040" w:hanging="360"/>
      </w:pPr>
      <w:rPr>
        <w:i w:val="0"/>
        <w:iCs w:val="0"/>
      </w:r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3537DC"/>
    <w:multiLevelType w:val="hybridMultilevel"/>
    <w:tmpl w:val="4EFE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697315"/>
    <w:multiLevelType w:val="hybridMultilevel"/>
    <w:tmpl w:val="82C42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8610824">
    <w:abstractNumId w:val="11"/>
  </w:num>
  <w:num w:numId="2" w16cid:durableId="236790299">
    <w:abstractNumId w:val="3"/>
  </w:num>
  <w:num w:numId="3" w16cid:durableId="2090343027">
    <w:abstractNumId w:val="12"/>
  </w:num>
  <w:num w:numId="4" w16cid:durableId="371466329">
    <w:abstractNumId w:val="13"/>
  </w:num>
  <w:num w:numId="5" w16cid:durableId="1171795424">
    <w:abstractNumId w:val="4"/>
  </w:num>
  <w:num w:numId="6" w16cid:durableId="1677882303">
    <w:abstractNumId w:val="9"/>
  </w:num>
  <w:num w:numId="7" w16cid:durableId="689767601">
    <w:abstractNumId w:val="7"/>
  </w:num>
  <w:num w:numId="8" w16cid:durableId="1300722496">
    <w:abstractNumId w:val="5"/>
  </w:num>
  <w:num w:numId="9" w16cid:durableId="1836334585">
    <w:abstractNumId w:val="10"/>
  </w:num>
  <w:num w:numId="10" w16cid:durableId="2102529102">
    <w:abstractNumId w:val="6"/>
  </w:num>
  <w:num w:numId="11" w16cid:durableId="1744596877">
    <w:abstractNumId w:val="1"/>
  </w:num>
  <w:num w:numId="12" w16cid:durableId="1919561574">
    <w:abstractNumId w:val="0"/>
  </w:num>
  <w:num w:numId="13" w16cid:durableId="511529756">
    <w:abstractNumId w:val="2"/>
  </w:num>
  <w:num w:numId="14" w16cid:durableId="175285199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8EB"/>
    <w:rsid w:val="00001B34"/>
    <w:rsid w:val="000022B6"/>
    <w:rsid w:val="0000253A"/>
    <w:rsid w:val="00002F7A"/>
    <w:rsid w:val="000054F1"/>
    <w:rsid w:val="00006A9E"/>
    <w:rsid w:val="0000713A"/>
    <w:rsid w:val="00011C71"/>
    <w:rsid w:val="000124EC"/>
    <w:rsid w:val="00013405"/>
    <w:rsid w:val="00013DA2"/>
    <w:rsid w:val="00014121"/>
    <w:rsid w:val="00015584"/>
    <w:rsid w:val="0001567A"/>
    <w:rsid w:val="00016267"/>
    <w:rsid w:val="000176EE"/>
    <w:rsid w:val="00017F7C"/>
    <w:rsid w:val="00021AE2"/>
    <w:rsid w:val="000221D5"/>
    <w:rsid w:val="00024247"/>
    <w:rsid w:val="000242F4"/>
    <w:rsid w:val="000245C7"/>
    <w:rsid w:val="00026AB2"/>
    <w:rsid w:val="00027001"/>
    <w:rsid w:val="0002710C"/>
    <w:rsid w:val="00030A18"/>
    <w:rsid w:val="00030C29"/>
    <w:rsid w:val="00031563"/>
    <w:rsid w:val="000337CE"/>
    <w:rsid w:val="00033D6D"/>
    <w:rsid w:val="0003452F"/>
    <w:rsid w:val="00035E6E"/>
    <w:rsid w:val="00036078"/>
    <w:rsid w:val="00036A0A"/>
    <w:rsid w:val="00037E03"/>
    <w:rsid w:val="00040FAF"/>
    <w:rsid w:val="00041577"/>
    <w:rsid w:val="00044EB9"/>
    <w:rsid w:val="000456D4"/>
    <w:rsid w:val="00046761"/>
    <w:rsid w:val="000471D7"/>
    <w:rsid w:val="000512AB"/>
    <w:rsid w:val="00054DB1"/>
    <w:rsid w:val="0005537B"/>
    <w:rsid w:val="0005789E"/>
    <w:rsid w:val="00057CEB"/>
    <w:rsid w:val="00060D4F"/>
    <w:rsid w:val="00061241"/>
    <w:rsid w:val="00063872"/>
    <w:rsid w:val="000642CB"/>
    <w:rsid w:val="00064D0E"/>
    <w:rsid w:val="00066AF3"/>
    <w:rsid w:val="0006741B"/>
    <w:rsid w:val="000706CA"/>
    <w:rsid w:val="00070FAD"/>
    <w:rsid w:val="00071A91"/>
    <w:rsid w:val="0007214F"/>
    <w:rsid w:val="00074930"/>
    <w:rsid w:val="00074AF2"/>
    <w:rsid w:val="00074BD8"/>
    <w:rsid w:val="00075CFA"/>
    <w:rsid w:val="00076022"/>
    <w:rsid w:val="000769C0"/>
    <w:rsid w:val="00081A0E"/>
    <w:rsid w:val="0008321C"/>
    <w:rsid w:val="00083DDF"/>
    <w:rsid w:val="00083E3B"/>
    <w:rsid w:val="000900ED"/>
    <w:rsid w:val="000919AA"/>
    <w:rsid w:val="00093174"/>
    <w:rsid w:val="000936F7"/>
    <w:rsid w:val="00094EB4"/>
    <w:rsid w:val="000A0368"/>
    <w:rsid w:val="000A26BD"/>
    <w:rsid w:val="000A3B93"/>
    <w:rsid w:val="000A4BF9"/>
    <w:rsid w:val="000A7202"/>
    <w:rsid w:val="000A75FA"/>
    <w:rsid w:val="000A7721"/>
    <w:rsid w:val="000A7D43"/>
    <w:rsid w:val="000B1B0F"/>
    <w:rsid w:val="000B2F8F"/>
    <w:rsid w:val="000B487D"/>
    <w:rsid w:val="000B5E57"/>
    <w:rsid w:val="000B614C"/>
    <w:rsid w:val="000B720B"/>
    <w:rsid w:val="000B7B0E"/>
    <w:rsid w:val="000C10C6"/>
    <w:rsid w:val="000C1396"/>
    <w:rsid w:val="000C24A2"/>
    <w:rsid w:val="000C2AD7"/>
    <w:rsid w:val="000C457F"/>
    <w:rsid w:val="000C514A"/>
    <w:rsid w:val="000C5878"/>
    <w:rsid w:val="000C601A"/>
    <w:rsid w:val="000C6E87"/>
    <w:rsid w:val="000D2EF8"/>
    <w:rsid w:val="000D30DA"/>
    <w:rsid w:val="000D79B6"/>
    <w:rsid w:val="000E1863"/>
    <w:rsid w:val="000E18C1"/>
    <w:rsid w:val="000E4321"/>
    <w:rsid w:val="000E4CE9"/>
    <w:rsid w:val="000E4FFA"/>
    <w:rsid w:val="000E702D"/>
    <w:rsid w:val="000F0B15"/>
    <w:rsid w:val="000F28C5"/>
    <w:rsid w:val="000F56A4"/>
    <w:rsid w:val="000F5FFC"/>
    <w:rsid w:val="001018C6"/>
    <w:rsid w:val="00101BB3"/>
    <w:rsid w:val="00102295"/>
    <w:rsid w:val="001028C2"/>
    <w:rsid w:val="001030D9"/>
    <w:rsid w:val="001043C6"/>
    <w:rsid w:val="00104AEE"/>
    <w:rsid w:val="001052CD"/>
    <w:rsid w:val="001075EF"/>
    <w:rsid w:val="001119A1"/>
    <w:rsid w:val="00112364"/>
    <w:rsid w:val="0011276B"/>
    <w:rsid w:val="00115EAF"/>
    <w:rsid w:val="00117DF0"/>
    <w:rsid w:val="00121005"/>
    <w:rsid w:val="00121734"/>
    <w:rsid w:val="00122B0F"/>
    <w:rsid w:val="00122E11"/>
    <w:rsid w:val="00123658"/>
    <w:rsid w:val="00132703"/>
    <w:rsid w:val="00133A82"/>
    <w:rsid w:val="00133C65"/>
    <w:rsid w:val="001340AA"/>
    <w:rsid w:val="001367CB"/>
    <w:rsid w:val="00136AFD"/>
    <w:rsid w:val="00141A27"/>
    <w:rsid w:val="001429D0"/>
    <w:rsid w:val="00143ED1"/>
    <w:rsid w:val="00143F0F"/>
    <w:rsid w:val="0014644C"/>
    <w:rsid w:val="0015169B"/>
    <w:rsid w:val="00151B94"/>
    <w:rsid w:val="00151D93"/>
    <w:rsid w:val="00156135"/>
    <w:rsid w:val="001562B5"/>
    <w:rsid w:val="001578B2"/>
    <w:rsid w:val="00157B05"/>
    <w:rsid w:val="0016011D"/>
    <w:rsid w:val="00160B09"/>
    <w:rsid w:val="00160C35"/>
    <w:rsid w:val="0016190C"/>
    <w:rsid w:val="00161C21"/>
    <w:rsid w:val="00165E59"/>
    <w:rsid w:val="001672BD"/>
    <w:rsid w:val="0016752A"/>
    <w:rsid w:val="00167C13"/>
    <w:rsid w:val="00167E12"/>
    <w:rsid w:val="00171969"/>
    <w:rsid w:val="00172BFF"/>
    <w:rsid w:val="001730BC"/>
    <w:rsid w:val="00174955"/>
    <w:rsid w:val="00176276"/>
    <w:rsid w:val="00181CF2"/>
    <w:rsid w:val="00183241"/>
    <w:rsid w:val="00183274"/>
    <w:rsid w:val="001914BC"/>
    <w:rsid w:val="0019195F"/>
    <w:rsid w:val="001928C9"/>
    <w:rsid w:val="00193219"/>
    <w:rsid w:val="00194B8E"/>
    <w:rsid w:val="00195390"/>
    <w:rsid w:val="00195887"/>
    <w:rsid w:val="00196D08"/>
    <w:rsid w:val="001A0597"/>
    <w:rsid w:val="001A0FE8"/>
    <w:rsid w:val="001A2A33"/>
    <w:rsid w:val="001A4079"/>
    <w:rsid w:val="001A4C24"/>
    <w:rsid w:val="001A6D17"/>
    <w:rsid w:val="001B0676"/>
    <w:rsid w:val="001B1A7F"/>
    <w:rsid w:val="001B213B"/>
    <w:rsid w:val="001B2282"/>
    <w:rsid w:val="001B46A0"/>
    <w:rsid w:val="001B4AFC"/>
    <w:rsid w:val="001B6090"/>
    <w:rsid w:val="001B732A"/>
    <w:rsid w:val="001C1627"/>
    <w:rsid w:val="001C18C5"/>
    <w:rsid w:val="001C1D27"/>
    <w:rsid w:val="001C32EC"/>
    <w:rsid w:val="001C34DD"/>
    <w:rsid w:val="001C373E"/>
    <w:rsid w:val="001C4AA5"/>
    <w:rsid w:val="001C4E8A"/>
    <w:rsid w:val="001C528A"/>
    <w:rsid w:val="001C5991"/>
    <w:rsid w:val="001C5A1F"/>
    <w:rsid w:val="001C5D76"/>
    <w:rsid w:val="001C6C2D"/>
    <w:rsid w:val="001C7ED1"/>
    <w:rsid w:val="001D14EC"/>
    <w:rsid w:val="001D4B3F"/>
    <w:rsid w:val="001D4D17"/>
    <w:rsid w:val="001D6288"/>
    <w:rsid w:val="001D7E3F"/>
    <w:rsid w:val="001E4BF0"/>
    <w:rsid w:val="001E5214"/>
    <w:rsid w:val="001E55B8"/>
    <w:rsid w:val="001E680C"/>
    <w:rsid w:val="001E7F6F"/>
    <w:rsid w:val="001F062B"/>
    <w:rsid w:val="001F084B"/>
    <w:rsid w:val="001F27B9"/>
    <w:rsid w:val="001F756B"/>
    <w:rsid w:val="002012CF"/>
    <w:rsid w:val="00201478"/>
    <w:rsid w:val="002017E9"/>
    <w:rsid w:val="00204766"/>
    <w:rsid w:val="002048DF"/>
    <w:rsid w:val="00205D70"/>
    <w:rsid w:val="002105AB"/>
    <w:rsid w:val="00210E42"/>
    <w:rsid w:val="002116B0"/>
    <w:rsid w:val="00211DFF"/>
    <w:rsid w:val="002126F9"/>
    <w:rsid w:val="00212B3C"/>
    <w:rsid w:val="00212E2F"/>
    <w:rsid w:val="00213DAB"/>
    <w:rsid w:val="0021425C"/>
    <w:rsid w:val="00214D44"/>
    <w:rsid w:val="002154FB"/>
    <w:rsid w:val="00215AB5"/>
    <w:rsid w:val="002166B4"/>
    <w:rsid w:val="002174E3"/>
    <w:rsid w:val="002231D4"/>
    <w:rsid w:val="002241BD"/>
    <w:rsid w:val="00224ECA"/>
    <w:rsid w:val="00225340"/>
    <w:rsid w:val="002263AF"/>
    <w:rsid w:val="00226680"/>
    <w:rsid w:val="00226D39"/>
    <w:rsid w:val="00227190"/>
    <w:rsid w:val="002309A6"/>
    <w:rsid w:val="00230A83"/>
    <w:rsid w:val="00232AE4"/>
    <w:rsid w:val="00232D98"/>
    <w:rsid w:val="00233408"/>
    <w:rsid w:val="00233901"/>
    <w:rsid w:val="0023398B"/>
    <w:rsid w:val="00234741"/>
    <w:rsid w:val="00235915"/>
    <w:rsid w:val="00236019"/>
    <w:rsid w:val="0024117D"/>
    <w:rsid w:val="00241823"/>
    <w:rsid w:val="00241C17"/>
    <w:rsid w:val="002426A6"/>
    <w:rsid w:val="0024281B"/>
    <w:rsid w:val="002437FD"/>
    <w:rsid w:val="00243CBE"/>
    <w:rsid w:val="00245275"/>
    <w:rsid w:val="002477A0"/>
    <w:rsid w:val="002509C1"/>
    <w:rsid w:val="002537A6"/>
    <w:rsid w:val="002539DD"/>
    <w:rsid w:val="00255530"/>
    <w:rsid w:val="00255D21"/>
    <w:rsid w:val="00255EBE"/>
    <w:rsid w:val="00262599"/>
    <w:rsid w:val="00262C3F"/>
    <w:rsid w:val="00263610"/>
    <w:rsid w:val="00263B68"/>
    <w:rsid w:val="002662DB"/>
    <w:rsid w:val="002700C9"/>
    <w:rsid w:val="00271FC4"/>
    <w:rsid w:val="00274F0E"/>
    <w:rsid w:val="00275001"/>
    <w:rsid w:val="00275EB4"/>
    <w:rsid w:val="00275FD7"/>
    <w:rsid w:val="00276531"/>
    <w:rsid w:val="00276D7F"/>
    <w:rsid w:val="00277386"/>
    <w:rsid w:val="002811C8"/>
    <w:rsid w:val="00282DB6"/>
    <w:rsid w:val="0028405A"/>
    <w:rsid w:val="002856E7"/>
    <w:rsid w:val="0028608E"/>
    <w:rsid w:val="002863A4"/>
    <w:rsid w:val="00287386"/>
    <w:rsid w:val="00287B00"/>
    <w:rsid w:val="002908D8"/>
    <w:rsid w:val="00290D74"/>
    <w:rsid w:val="00293727"/>
    <w:rsid w:val="00294403"/>
    <w:rsid w:val="00297B31"/>
    <w:rsid w:val="002A04B3"/>
    <w:rsid w:val="002A1ADD"/>
    <w:rsid w:val="002A743A"/>
    <w:rsid w:val="002A7EB1"/>
    <w:rsid w:val="002B09B5"/>
    <w:rsid w:val="002B17B5"/>
    <w:rsid w:val="002B3158"/>
    <w:rsid w:val="002B3510"/>
    <w:rsid w:val="002B3C3B"/>
    <w:rsid w:val="002B3F19"/>
    <w:rsid w:val="002B459B"/>
    <w:rsid w:val="002B67A2"/>
    <w:rsid w:val="002B7975"/>
    <w:rsid w:val="002C25F1"/>
    <w:rsid w:val="002C2B3A"/>
    <w:rsid w:val="002C2E47"/>
    <w:rsid w:val="002C300F"/>
    <w:rsid w:val="002C5961"/>
    <w:rsid w:val="002C5E31"/>
    <w:rsid w:val="002D12C3"/>
    <w:rsid w:val="002D2DA8"/>
    <w:rsid w:val="002D3D0B"/>
    <w:rsid w:val="002D4095"/>
    <w:rsid w:val="002D660F"/>
    <w:rsid w:val="002D66A8"/>
    <w:rsid w:val="002E164A"/>
    <w:rsid w:val="002E186E"/>
    <w:rsid w:val="002E293D"/>
    <w:rsid w:val="002E7497"/>
    <w:rsid w:val="002F0B42"/>
    <w:rsid w:val="002F0F3C"/>
    <w:rsid w:val="002F394F"/>
    <w:rsid w:val="002F3ACB"/>
    <w:rsid w:val="002F4265"/>
    <w:rsid w:val="002F5538"/>
    <w:rsid w:val="002F5E2E"/>
    <w:rsid w:val="002F7598"/>
    <w:rsid w:val="002F77FD"/>
    <w:rsid w:val="002F78C9"/>
    <w:rsid w:val="0030039E"/>
    <w:rsid w:val="00301B0E"/>
    <w:rsid w:val="00311C15"/>
    <w:rsid w:val="00312435"/>
    <w:rsid w:val="00312AB2"/>
    <w:rsid w:val="00313204"/>
    <w:rsid w:val="00316E31"/>
    <w:rsid w:val="00317FDE"/>
    <w:rsid w:val="00320773"/>
    <w:rsid w:val="003229E6"/>
    <w:rsid w:val="00323F38"/>
    <w:rsid w:val="00326F0B"/>
    <w:rsid w:val="00327C1F"/>
    <w:rsid w:val="0033070E"/>
    <w:rsid w:val="00331A3E"/>
    <w:rsid w:val="00332E46"/>
    <w:rsid w:val="00333103"/>
    <w:rsid w:val="00333D0B"/>
    <w:rsid w:val="00335AE5"/>
    <w:rsid w:val="00340D18"/>
    <w:rsid w:val="00340EC6"/>
    <w:rsid w:val="00341163"/>
    <w:rsid w:val="003418FF"/>
    <w:rsid w:val="0034210F"/>
    <w:rsid w:val="0034353D"/>
    <w:rsid w:val="00343A66"/>
    <w:rsid w:val="00344714"/>
    <w:rsid w:val="003461F6"/>
    <w:rsid w:val="003475E0"/>
    <w:rsid w:val="00350A57"/>
    <w:rsid w:val="00351B23"/>
    <w:rsid w:val="003527E9"/>
    <w:rsid w:val="003536A8"/>
    <w:rsid w:val="003540FF"/>
    <w:rsid w:val="00355A3F"/>
    <w:rsid w:val="00356035"/>
    <w:rsid w:val="003566B8"/>
    <w:rsid w:val="00356A63"/>
    <w:rsid w:val="0035711E"/>
    <w:rsid w:val="003575BF"/>
    <w:rsid w:val="00357CA5"/>
    <w:rsid w:val="00360B7E"/>
    <w:rsid w:val="00362CA5"/>
    <w:rsid w:val="0036453A"/>
    <w:rsid w:val="00364733"/>
    <w:rsid w:val="003656FE"/>
    <w:rsid w:val="00365918"/>
    <w:rsid w:val="00366649"/>
    <w:rsid w:val="00367315"/>
    <w:rsid w:val="00371F5E"/>
    <w:rsid w:val="003722BA"/>
    <w:rsid w:val="0037330B"/>
    <w:rsid w:val="00373C26"/>
    <w:rsid w:val="00374CBA"/>
    <w:rsid w:val="0037516A"/>
    <w:rsid w:val="0037749D"/>
    <w:rsid w:val="00381077"/>
    <w:rsid w:val="00381AFB"/>
    <w:rsid w:val="00381F4B"/>
    <w:rsid w:val="00384ABD"/>
    <w:rsid w:val="003873BB"/>
    <w:rsid w:val="0039135C"/>
    <w:rsid w:val="00394121"/>
    <w:rsid w:val="00394401"/>
    <w:rsid w:val="00394612"/>
    <w:rsid w:val="00394DEF"/>
    <w:rsid w:val="0039692D"/>
    <w:rsid w:val="003A06FA"/>
    <w:rsid w:val="003A199E"/>
    <w:rsid w:val="003A2444"/>
    <w:rsid w:val="003A2C30"/>
    <w:rsid w:val="003A46D1"/>
    <w:rsid w:val="003A5619"/>
    <w:rsid w:val="003A6376"/>
    <w:rsid w:val="003A7F78"/>
    <w:rsid w:val="003B0B22"/>
    <w:rsid w:val="003B39D3"/>
    <w:rsid w:val="003B6EB0"/>
    <w:rsid w:val="003B6F9D"/>
    <w:rsid w:val="003B796B"/>
    <w:rsid w:val="003C016E"/>
    <w:rsid w:val="003C0403"/>
    <w:rsid w:val="003C1AA6"/>
    <w:rsid w:val="003C216A"/>
    <w:rsid w:val="003C27E5"/>
    <w:rsid w:val="003C2A5B"/>
    <w:rsid w:val="003C2CB7"/>
    <w:rsid w:val="003C3AF3"/>
    <w:rsid w:val="003C4859"/>
    <w:rsid w:val="003C5BA4"/>
    <w:rsid w:val="003D2534"/>
    <w:rsid w:val="003D38F1"/>
    <w:rsid w:val="003E0727"/>
    <w:rsid w:val="003E551A"/>
    <w:rsid w:val="003E5B7A"/>
    <w:rsid w:val="003F13FD"/>
    <w:rsid w:val="003F1449"/>
    <w:rsid w:val="003F3E87"/>
    <w:rsid w:val="003F50D1"/>
    <w:rsid w:val="003F7797"/>
    <w:rsid w:val="0040006B"/>
    <w:rsid w:val="004003D2"/>
    <w:rsid w:val="00400B29"/>
    <w:rsid w:val="00401277"/>
    <w:rsid w:val="004018CF"/>
    <w:rsid w:val="00402898"/>
    <w:rsid w:val="004033B5"/>
    <w:rsid w:val="00403FCA"/>
    <w:rsid w:val="00403FCD"/>
    <w:rsid w:val="004043B6"/>
    <w:rsid w:val="00404739"/>
    <w:rsid w:val="00405CB1"/>
    <w:rsid w:val="004066F8"/>
    <w:rsid w:val="00407700"/>
    <w:rsid w:val="00410643"/>
    <w:rsid w:val="00411868"/>
    <w:rsid w:val="004121D5"/>
    <w:rsid w:val="00412487"/>
    <w:rsid w:val="00412E14"/>
    <w:rsid w:val="00413450"/>
    <w:rsid w:val="004136C3"/>
    <w:rsid w:val="00413FE8"/>
    <w:rsid w:val="004146AF"/>
    <w:rsid w:val="00415D83"/>
    <w:rsid w:val="00417681"/>
    <w:rsid w:val="00421B35"/>
    <w:rsid w:val="00422844"/>
    <w:rsid w:val="00423CAA"/>
    <w:rsid w:val="00426CDE"/>
    <w:rsid w:val="00427362"/>
    <w:rsid w:val="0043029C"/>
    <w:rsid w:val="0043270F"/>
    <w:rsid w:val="00432C4C"/>
    <w:rsid w:val="0043313C"/>
    <w:rsid w:val="00435620"/>
    <w:rsid w:val="00436D09"/>
    <w:rsid w:val="00440955"/>
    <w:rsid w:val="00440B22"/>
    <w:rsid w:val="00441EBA"/>
    <w:rsid w:val="00442DE5"/>
    <w:rsid w:val="0044310B"/>
    <w:rsid w:val="00444D07"/>
    <w:rsid w:val="00444F35"/>
    <w:rsid w:val="0044546F"/>
    <w:rsid w:val="00445CAD"/>
    <w:rsid w:val="00445DEE"/>
    <w:rsid w:val="004464E6"/>
    <w:rsid w:val="0045026D"/>
    <w:rsid w:val="00450EF6"/>
    <w:rsid w:val="00451028"/>
    <w:rsid w:val="00451203"/>
    <w:rsid w:val="004533E0"/>
    <w:rsid w:val="00453782"/>
    <w:rsid w:val="00454C46"/>
    <w:rsid w:val="00457553"/>
    <w:rsid w:val="0045782D"/>
    <w:rsid w:val="00457A62"/>
    <w:rsid w:val="00457C91"/>
    <w:rsid w:val="004613DB"/>
    <w:rsid w:val="00461686"/>
    <w:rsid w:val="004630B6"/>
    <w:rsid w:val="00463BA6"/>
    <w:rsid w:val="00467AE6"/>
    <w:rsid w:val="00467D13"/>
    <w:rsid w:val="0047179D"/>
    <w:rsid w:val="0047604C"/>
    <w:rsid w:val="00477BE0"/>
    <w:rsid w:val="00480487"/>
    <w:rsid w:val="00480E7A"/>
    <w:rsid w:val="00481729"/>
    <w:rsid w:val="004832AC"/>
    <w:rsid w:val="0048425E"/>
    <w:rsid w:val="00484B6F"/>
    <w:rsid w:val="00485C3F"/>
    <w:rsid w:val="004866D0"/>
    <w:rsid w:val="004872AD"/>
    <w:rsid w:val="0048760E"/>
    <w:rsid w:val="004930B2"/>
    <w:rsid w:val="00493260"/>
    <w:rsid w:val="00493737"/>
    <w:rsid w:val="00493828"/>
    <w:rsid w:val="00494C64"/>
    <w:rsid w:val="00495F48"/>
    <w:rsid w:val="00497DD1"/>
    <w:rsid w:val="004A1FBF"/>
    <w:rsid w:val="004A2F60"/>
    <w:rsid w:val="004A33D8"/>
    <w:rsid w:val="004A3431"/>
    <w:rsid w:val="004A34E9"/>
    <w:rsid w:val="004A5B88"/>
    <w:rsid w:val="004A7A79"/>
    <w:rsid w:val="004B1D72"/>
    <w:rsid w:val="004B255E"/>
    <w:rsid w:val="004B274F"/>
    <w:rsid w:val="004B47BC"/>
    <w:rsid w:val="004B71E4"/>
    <w:rsid w:val="004B7671"/>
    <w:rsid w:val="004C069E"/>
    <w:rsid w:val="004C1895"/>
    <w:rsid w:val="004C19B4"/>
    <w:rsid w:val="004C21E2"/>
    <w:rsid w:val="004C3722"/>
    <w:rsid w:val="004C70C1"/>
    <w:rsid w:val="004C7154"/>
    <w:rsid w:val="004C773B"/>
    <w:rsid w:val="004D01DB"/>
    <w:rsid w:val="004D0236"/>
    <w:rsid w:val="004D03E1"/>
    <w:rsid w:val="004D1BCE"/>
    <w:rsid w:val="004D1DD9"/>
    <w:rsid w:val="004D1DF3"/>
    <w:rsid w:val="004D2EC9"/>
    <w:rsid w:val="004D4069"/>
    <w:rsid w:val="004D4A48"/>
    <w:rsid w:val="004D75E2"/>
    <w:rsid w:val="004D767F"/>
    <w:rsid w:val="004D7A67"/>
    <w:rsid w:val="004E0E21"/>
    <w:rsid w:val="004E14DB"/>
    <w:rsid w:val="004E17C7"/>
    <w:rsid w:val="004E18E5"/>
    <w:rsid w:val="004E30D5"/>
    <w:rsid w:val="004E47CE"/>
    <w:rsid w:val="004E484D"/>
    <w:rsid w:val="004E490D"/>
    <w:rsid w:val="004E4C59"/>
    <w:rsid w:val="004E5290"/>
    <w:rsid w:val="004F17E3"/>
    <w:rsid w:val="004F3F9C"/>
    <w:rsid w:val="004F65A3"/>
    <w:rsid w:val="004F69C9"/>
    <w:rsid w:val="005011FA"/>
    <w:rsid w:val="0050133B"/>
    <w:rsid w:val="005042D7"/>
    <w:rsid w:val="00504F9C"/>
    <w:rsid w:val="005052F3"/>
    <w:rsid w:val="00506A4A"/>
    <w:rsid w:val="00506C3B"/>
    <w:rsid w:val="0050715F"/>
    <w:rsid w:val="0050798B"/>
    <w:rsid w:val="00510275"/>
    <w:rsid w:val="005104F0"/>
    <w:rsid w:val="00513390"/>
    <w:rsid w:val="0051448D"/>
    <w:rsid w:val="00514CA3"/>
    <w:rsid w:val="0051776D"/>
    <w:rsid w:val="00517A6C"/>
    <w:rsid w:val="00520B9C"/>
    <w:rsid w:val="00522DD4"/>
    <w:rsid w:val="00523847"/>
    <w:rsid w:val="00530723"/>
    <w:rsid w:val="00532367"/>
    <w:rsid w:val="00537336"/>
    <w:rsid w:val="0054111A"/>
    <w:rsid w:val="00541758"/>
    <w:rsid w:val="00541E14"/>
    <w:rsid w:val="00543EB1"/>
    <w:rsid w:val="00544239"/>
    <w:rsid w:val="005442DA"/>
    <w:rsid w:val="005459BF"/>
    <w:rsid w:val="00545EFD"/>
    <w:rsid w:val="00547500"/>
    <w:rsid w:val="00547EDE"/>
    <w:rsid w:val="00550160"/>
    <w:rsid w:val="0055151B"/>
    <w:rsid w:val="005523C5"/>
    <w:rsid w:val="005532EC"/>
    <w:rsid w:val="00553914"/>
    <w:rsid w:val="00553945"/>
    <w:rsid w:val="0055446D"/>
    <w:rsid w:val="00554710"/>
    <w:rsid w:val="005551C9"/>
    <w:rsid w:val="00555B19"/>
    <w:rsid w:val="005567B8"/>
    <w:rsid w:val="00557008"/>
    <w:rsid w:val="0056070C"/>
    <w:rsid w:val="00560A56"/>
    <w:rsid w:val="00560F75"/>
    <w:rsid w:val="00562338"/>
    <w:rsid w:val="0056322F"/>
    <w:rsid w:val="0056648C"/>
    <w:rsid w:val="00570DFA"/>
    <w:rsid w:val="0057183B"/>
    <w:rsid w:val="00571BD0"/>
    <w:rsid w:val="0057242F"/>
    <w:rsid w:val="00572A8B"/>
    <w:rsid w:val="00576DB7"/>
    <w:rsid w:val="0057756E"/>
    <w:rsid w:val="005815F7"/>
    <w:rsid w:val="00582898"/>
    <w:rsid w:val="0058325F"/>
    <w:rsid w:val="00584930"/>
    <w:rsid w:val="00586C4F"/>
    <w:rsid w:val="00590488"/>
    <w:rsid w:val="00592282"/>
    <w:rsid w:val="005966BE"/>
    <w:rsid w:val="005A02EE"/>
    <w:rsid w:val="005A08B3"/>
    <w:rsid w:val="005A0ED3"/>
    <w:rsid w:val="005A0FA0"/>
    <w:rsid w:val="005A40C1"/>
    <w:rsid w:val="005A475D"/>
    <w:rsid w:val="005A5F9D"/>
    <w:rsid w:val="005A62A7"/>
    <w:rsid w:val="005B1363"/>
    <w:rsid w:val="005B60DD"/>
    <w:rsid w:val="005B6493"/>
    <w:rsid w:val="005C14D1"/>
    <w:rsid w:val="005C3E13"/>
    <w:rsid w:val="005C4174"/>
    <w:rsid w:val="005C4A0B"/>
    <w:rsid w:val="005C4CAF"/>
    <w:rsid w:val="005C5A3F"/>
    <w:rsid w:val="005C6C83"/>
    <w:rsid w:val="005C70F0"/>
    <w:rsid w:val="005C7709"/>
    <w:rsid w:val="005D1150"/>
    <w:rsid w:val="005D1960"/>
    <w:rsid w:val="005D641C"/>
    <w:rsid w:val="005D66C3"/>
    <w:rsid w:val="005D77B4"/>
    <w:rsid w:val="005E1DF3"/>
    <w:rsid w:val="005E293D"/>
    <w:rsid w:val="005E2F7F"/>
    <w:rsid w:val="005E552B"/>
    <w:rsid w:val="005F0B21"/>
    <w:rsid w:val="005F0F05"/>
    <w:rsid w:val="005F2088"/>
    <w:rsid w:val="005F24CB"/>
    <w:rsid w:val="005F280E"/>
    <w:rsid w:val="005F2CF6"/>
    <w:rsid w:val="005F30C7"/>
    <w:rsid w:val="005F34FB"/>
    <w:rsid w:val="005F3C4F"/>
    <w:rsid w:val="005F5C58"/>
    <w:rsid w:val="005F793F"/>
    <w:rsid w:val="00601337"/>
    <w:rsid w:val="00601BCE"/>
    <w:rsid w:val="0060279F"/>
    <w:rsid w:val="006028AE"/>
    <w:rsid w:val="00603F9D"/>
    <w:rsid w:val="00604CC1"/>
    <w:rsid w:val="00605BB2"/>
    <w:rsid w:val="00610F6D"/>
    <w:rsid w:val="00611091"/>
    <w:rsid w:val="0061362B"/>
    <w:rsid w:val="00614533"/>
    <w:rsid w:val="00614AF8"/>
    <w:rsid w:val="00615E5D"/>
    <w:rsid w:val="0061609D"/>
    <w:rsid w:val="0061711A"/>
    <w:rsid w:val="006174A5"/>
    <w:rsid w:val="00620A4B"/>
    <w:rsid w:val="00622913"/>
    <w:rsid w:val="00622CEB"/>
    <w:rsid w:val="00624388"/>
    <w:rsid w:val="006245C5"/>
    <w:rsid w:val="00625394"/>
    <w:rsid w:val="00626D71"/>
    <w:rsid w:val="00627204"/>
    <w:rsid w:val="006279F6"/>
    <w:rsid w:val="00627BB7"/>
    <w:rsid w:val="00631721"/>
    <w:rsid w:val="0063201F"/>
    <w:rsid w:val="0063255F"/>
    <w:rsid w:val="006328F9"/>
    <w:rsid w:val="00634DF1"/>
    <w:rsid w:val="00636DFA"/>
    <w:rsid w:val="006423F5"/>
    <w:rsid w:val="00643190"/>
    <w:rsid w:val="006432C4"/>
    <w:rsid w:val="00643547"/>
    <w:rsid w:val="00643626"/>
    <w:rsid w:val="00645DF0"/>
    <w:rsid w:val="00646506"/>
    <w:rsid w:val="00651EBD"/>
    <w:rsid w:val="0065231A"/>
    <w:rsid w:val="00652EF9"/>
    <w:rsid w:val="006542F1"/>
    <w:rsid w:val="0065430C"/>
    <w:rsid w:val="0065636F"/>
    <w:rsid w:val="00657B75"/>
    <w:rsid w:val="00662FC1"/>
    <w:rsid w:val="00666778"/>
    <w:rsid w:val="006667E2"/>
    <w:rsid w:val="006672E8"/>
    <w:rsid w:val="0067298B"/>
    <w:rsid w:val="00673CB3"/>
    <w:rsid w:val="00674DEB"/>
    <w:rsid w:val="00674E65"/>
    <w:rsid w:val="00674F0D"/>
    <w:rsid w:val="006756C8"/>
    <w:rsid w:val="0067668D"/>
    <w:rsid w:val="00680021"/>
    <w:rsid w:val="00684155"/>
    <w:rsid w:val="00684CD1"/>
    <w:rsid w:val="00687E06"/>
    <w:rsid w:val="0069127F"/>
    <w:rsid w:val="00691B74"/>
    <w:rsid w:val="00691F8D"/>
    <w:rsid w:val="006936E2"/>
    <w:rsid w:val="006948F9"/>
    <w:rsid w:val="00694AF0"/>
    <w:rsid w:val="00696BB7"/>
    <w:rsid w:val="00697746"/>
    <w:rsid w:val="00697804"/>
    <w:rsid w:val="00697BE5"/>
    <w:rsid w:val="00697DD3"/>
    <w:rsid w:val="006A1C13"/>
    <w:rsid w:val="006A33CD"/>
    <w:rsid w:val="006A3B87"/>
    <w:rsid w:val="006A4FA1"/>
    <w:rsid w:val="006B4504"/>
    <w:rsid w:val="006C06A7"/>
    <w:rsid w:val="006C078D"/>
    <w:rsid w:val="006C104F"/>
    <w:rsid w:val="006C1874"/>
    <w:rsid w:val="006C3FCB"/>
    <w:rsid w:val="006C5503"/>
    <w:rsid w:val="006C77DB"/>
    <w:rsid w:val="006D06F8"/>
    <w:rsid w:val="006D0CAC"/>
    <w:rsid w:val="006D2D5D"/>
    <w:rsid w:val="006D370C"/>
    <w:rsid w:val="006D392E"/>
    <w:rsid w:val="006D5F8B"/>
    <w:rsid w:val="006D6F72"/>
    <w:rsid w:val="006D763D"/>
    <w:rsid w:val="006E04A1"/>
    <w:rsid w:val="006E11F7"/>
    <w:rsid w:val="006E488A"/>
    <w:rsid w:val="006E7402"/>
    <w:rsid w:val="006E7478"/>
    <w:rsid w:val="006E775D"/>
    <w:rsid w:val="006F090E"/>
    <w:rsid w:val="006F0F2E"/>
    <w:rsid w:val="006F203B"/>
    <w:rsid w:val="006F37F9"/>
    <w:rsid w:val="006F6A3C"/>
    <w:rsid w:val="0070015D"/>
    <w:rsid w:val="00700AFB"/>
    <w:rsid w:val="00701810"/>
    <w:rsid w:val="00703116"/>
    <w:rsid w:val="0070311E"/>
    <w:rsid w:val="00704EFE"/>
    <w:rsid w:val="00705B28"/>
    <w:rsid w:val="007062F8"/>
    <w:rsid w:val="00706B67"/>
    <w:rsid w:val="00706C11"/>
    <w:rsid w:val="007107CE"/>
    <w:rsid w:val="00711868"/>
    <w:rsid w:val="00711AC0"/>
    <w:rsid w:val="00714C75"/>
    <w:rsid w:val="00715014"/>
    <w:rsid w:val="00716493"/>
    <w:rsid w:val="00720389"/>
    <w:rsid w:val="00720BD6"/>
    <w:rsid w:val="007214EF"/>
    <w:rsid w:val="00723D32"/>
    <w:rsid w:val="00724145"/>
    <w:rsid w:val="00724F1A"/>
    <w:rsid w:val="007255E9"/>
    <w:rsid w:val="00726120"/>
    <w:rsid w:val="00726661"/>
    <w:rsid w:val="00727667"/>
    <w:rsid w:val="00730AD5"/>
    <w:rsid w:val="00730AEE"/>
    <w:rsid w:val="00731BE4"/>
    <w:rsid w:val="0073313E"/>
    <w:rsid w:val="00734739"/>
    <w:rsid w:val="00737699"/>
    <w:rsid w:val="007406D6"/>
    <w:rsid w:val="00740B6C"/>
    <w:rsid w:val="0074154F"/>
    <w:rsid w:val="007428AF"/>
    <w:rsid w:val="007434FE"/>
    <w:rsid w:val="00745AA1"/>
    <w:rsid w:val="00746EBD"/>
    <w:rsid w:val="0075017C"/>
    <w:rsid w:val="0075035F"/>
    <w:rsid w:val="0075065F"/>
    <w:rsid w:val="00751006"/>
    <w:rsid w:val="007518EB"/>
    <w:rsid w:val="00751E4D"/>
    <w:rsid w:val="007528A3"/>
    <w:rsid w:val="00752B9F"/>
    <w:rsid w:val="007539C8"/>
    <w:rsid w:val="00754F71"/>
    <w:rsid w:val="00755C00"/>
    <w:rsid w:val="00755E07"/>
    <w:rsid w:val="00756CBD"/>
    <w:rsid w:val="00756EF4"/>
    <w:rsid w:val="0075737C"/>
    <w:rsid w:val="00760F82"/>
    <w:rsid w:val="00761CCB"/>
    <w:rsid w:val="00761DE1"/>
    <w:rsid w:val="00761F41"/>
    <w:rsid w:val="00764A1E"/>
    <w:rsid w:val="007652EE"/>
    <w:rsid w:val="00765AF9"/>
    <w:rsid w:val="007662A4"/>
    <w:rsid w:val="00766A85"/>
    <w:rsid w:val="00770BE8"/>
    <w:rsid w:val="00770E27"/>
    <w:rsid w:val="00772C54"/>
    <w:rsid w:val="00772E53"/>
    <w:rsid w:val="007737D2"/>
    <w:rsid w:val="00774172"/>
    <w:rsid w:val="00775318"/>
    <w:rsid w:val="00775C9D"/>
    <w:rsid w:val="007760CA"/>
    <w:rsid w:val="007767D7"/>
    <w:rsid w:val="007800A8"/>
    <w:rsid w:val="00781593"/>
    <w:rsid w:val="00781629"/>
    <w:rsid w:val="00781DAE"/>
    <w:rsid w:val="007838E1"/>
    <w:rsid w:val="00784346"/>
    <w:rsid w:val="0079144D"/>
    <w:rsid w:val="00791492"/>
    <w:rsid w:val="00793158"/>
    <w:rsid w:val="007933FC"/>
    <w:rsid w:val="007949CB"/>
    <w:rsid w:val="00794B5E"/>
    <w:rsid w:val="00795640"/>
    <w:rsid w:val="0079581C"/>
    <w:rsid w:val="00795B3D"/>
    <w:rsid w:val="00796F29"/>
    <w:rsid w:val="00797C7E"/>
    <w:rsid w:val="007A08F5"/>
    <w:rsid w:val="007A0A41"/>
    <w:rsid w:val="007A146A"/>
    <w:rsid w:val="007A1D26"/>
    <w:rsid w:val="007A36A6"/>
    <w:rsid w:val="007A4418"/>
    <w:rsid w:val="007A49E6"/>
    <w:rsid w:val="007A4A56"/>
    <w:rsid w:val="007A4F85"/>
    <w:rsid w:val="007A75E6"/>
    <w:rsid w:val="007A7E77"/>
    <w:rsid w:val="007B0B27"/>
    <w:rsid w:val="007B1542"/>
    <w:rsid w:val="007B198B"/>
    <w:rsid w:val="007B2508"/>
    <w:rsid w:val="007B3BFE"/>
    <w:rsid w:val="007B4B77"/>
    <w:rsid w:val="007B63E9"/>
    <w:rsid w:val="007C164F"/>
    <w:rsid w:val="007C1EA7"/>
    <w:rsid w:val="007C36D3"/>
    <w:rsid w:val="007C4C2D"/>
    <w:rsid w:val="007C4D70"/>
    <w:rsid w:val="007C5E16"/>
    <w:rsid w:val="007C6E8A"/>
    <w:rsid w:val="007C7776"/>
    <w:rsid w:val="007C7BE8"/>
    <w:rsid w:val="007D0410"/>
    <w:rsid w:val="007D237C"/>
    <w:rsid w:val="007D3EAE"/>
    <w:rsid w:val="007D4DE0"/>
    <w:rsid w:val="007D54B7"/>
    <w:rsid w:val="007D5824"/>
    <w:rsid w:val="007D6DF7"/>
    <w:rsid w:val="007D6EF2"/>
    <w:rsid w:val="007D7DB0"/>
    <w:rsid w:val="007E0490"/>
    <w:rsid w:val="007E0CBC"/>
    <w:rsid w:val="007E1585"/>
    <w:rsid w:val="007E3C3D"/>
    <w:rsid w:val="007E67A8"/>
    <w:rsid w:val="007E6F70"/>
    <w:rsid w:val="007E780B"/>
    <w:rsid w:val="007E78AB"/>
    <w:rsid w:val="007E7E30"/>
    <w:rsid w:val="007E7ED9"/>
    <w:rsid w:val="007F1F0E"/>
    <w:rsid w:val="007F225D"/>
    <w:rsid w:val="007F2C03"/>
    <w:rsid w:val="007F6360"/>
    <w:rsid w:val="007F71A1"/>
    <w:rsid w:val="007F7A28"/>
    <w:rsid w:val="007F7FE9"/>
    <w:rsid w:val="008007C6"/>
    <w:rsid w:val="00801655"/>
    <w:rsid w:val="00801CA5"/>
    <w:rsid w:val="0080270C"/>
    <w:rsid w:val="00802CDD"/>
    <w:rsid w:val="00803E98"/>
    <w:rsid w:val="0080481E"/>
    <w:rsid w:val="00804CAE"/>
    <w:rsid w:val="00805B17"/>
    <w:rsid w:val="00805C98"/>
    <w:rsid w:val="00806322"/>
    <w:rsid w:val="0080683D"/>
    <w:rsid w:val="00806E35"/>
    <w:rsid w:val="008109B1"/>
    <w:rsid w:val="0081203A"/>
    <w:rsid w:val="00812555"/>
    <w:rsid w:val="0081475B"/>
    <w:rsid w:val="00816144"/>
    <w:rsid w:val="008164F2"/>
    <w:rsid w:val="008165C6"/>
    <w:rsid w:val="008209E0"/>
    <w:rsid w:val="00821EC0"/>
    <w:rsid w:val="008222F2"/>
    <w:rsid w:val="0082691D"/>
    <w:rsid w:val="0082694C"/>
    <w:rsid w:val="008269C3"/>
    <w:rsid w:val="008273CD"/>
    <w:rsid w:val="008274D4"/>
    <w:rsid w:val="00827BF4"/>
    <w:rsid w:val="00830765"/>
    <w:rsid w:val="00832DFB"/>
    <w:rsid w:val="00833624"/>
    <w:rsid w:val="0083484C"/>
    <w:rsid w:val="00834BCD"/>
    <w:rsid w:val="00834D3A"/>
    <w:rsid w:val="00834D48"/>
    <w:rsid w:val="00835720"/>
    <w:rsid w:val="00835E1D"/>
    <w:rsid w:val="00836673"/>
    <w:rsid w:val="008370BB"/>
    <w:rsid w:val="00837116"/>
    <w:rsid w:val="008417B8"/>
    <w:rsid w:val="0084366A"/>
    <w:rsid w:val="00847166"/>
    <w:rsid w:val="00847F8B"/>
    <w:rsid w:val="00850D56"/>
    <w:rsid w:val="008525B4"/>
    <w:rsid w:val="00854265"/>
    <w:rsid w:val="00857764"/>
    <w:rsid w:val="00857E30"/>
    <w:rsid w:val="00857F38"/>
    <w:rsid w:val="00860D63"/>
    <w:rsid w:val="00861BF1"/>
    <w:rsid w:val="00862FB8"/>
    <w:rsid w:val="00863300"/>
    <w:rsid w:val="00863601"/>
    <w:rsid w:val="00863A46"/>
    <w:rsid w:val="00864981"/>
    <w:rsid w:val="00865D01"/>
    <w:rsid w:val="008664FC"/>
    <w:rsid w:val="0086797C"/>
    <w:rsid w:val="00867D5E"/>
    <w:rsid w:val="00867E0C"/>
    <w:rsid w:val="008709DE"/>
    <w:rsid w:val="00871DF9"/>
    <w:rsid w:val="00872372"/>
    <w:rsid w:val="008738F8"/>
    <w:rsid w:val="00874342"/>
    <w:rsid w:val="0087498A"/>
    <w:rsid w:val="0087643D"/>
    <w:rsid w:val="00876B77"/>
    <w:rsid w:val="00880941"/>
    <w:rsid w:val="00880DD7"/>
    <w:rsid w:val="00880DDF"/>
    <w:rsid w:val="008820EF"/>
    <w:rsid w:val="00882369"/>
    <w:rsid w:val="00882883"/>
    <w:rsid w:val="00882AD6"/>
    <w:rsid w:val="00882C8F"/>
    <w:rsid w:val="0088599D"/>
    <w:rsid w:val="008865F0"/>
    <w:rsid w:val="00890594"/>
    <w:rsid w:val="00890DA8"/>
    <w:rsid w:val="008912A0"/>
    <w:rsid w:val="00891E24"/>
    <w:rsid w:val="008927C5"/>
    <w:rsid w:val="008927CC"/>
    <w:rsid w:val="00892AE8"/>
    <w:rsid w:val="00894A18"/>
    <w:rsid w:val="00895138"/>
    <w:rsid w:val="00895653"/>
    <w:rsid w:val="00897095"/>
    <w:rsid w:val="008A1F26"/>
    <w:rsid w:val="008A31D2"/>
    <w:rsid w:val="008A4EA8"/>
    <w:rsid w:val="008A5171"/>
    <w:rsid w:val="008A542E"/>
    <w:rsid w:val="008A552E"/>
    <w:rsid w:val="008A68E0"/>
    <w:rsid w:val="008A7624"/>
    <w:rsid w:val="008B1247"/>
    <w:rsid w:val="008B2092"/>
    <w:rsid w:val="008B214B"/>
    <w:rsid w:val="008B25F5"/>
    <w:rsid w:val="008B2A09"/>
    <w:rsid w:val="008B2B4E"/>
    <w:rsid w:val="008B3674"/>
    <w:rsid w:val="008B3F85"/>
    <w:rsid w:val="008B4C89"/>
    <w:rsid w:val="008B5CD7"/>
    <w:rsid w:val="008C0894"/>
    <w:rsid w:val="008C0D81"/>
    <w:rsid w:val="008C2098"/>
    <w:rsid w:val="008C2194"/>
    <w:rsid w:val="008C32B3"/>
    <w:rsid w:val="008C4604"/>
    <w:rsid w:val="008C47FC"/>
    <w:rsid w:val="008C5541"/>
    <w:rsid w:val="008C5577"/>
    <w:rsid w:val="008C5AC5"/>
    <w:rsid w:val="008C629C"/>
    <w:rsid w:val="008C7E07"/>
    <w:rsid w:val="008D0B9D"/>
    <w:rsid w:val="008D1BCB"/>
    <w:rsid w:val="008D393F"/>
    <w:rsid w:val="008D3DBA"/>
    <w:rsid w:val="008D59DC"/>
    <w:rsid w:val="008D78CE"/>
    <w:rsid w:val="008E0BD1"/>
    <w:rsid w:val="008E0EBA"/>
    <w:rsid w:val="008E2946"/>
    <w:rsid w:val="008E34F7"/>
    <w:rsid w:val="008E4FBF"/>
    <w:rsid w:val="008E5289"/>
    <w:rsid w:val="008E5DDB"/>
    <w:rsid w:val="008E63C4"/>
    <w:rsid w:val="008F0CE7"/>
    <w:rsid w:val="008F1B66"/>
    <w:rsid w:val="008F2CBD"/>
    <w:rsid w:val="008F48AF"/>
    <w:rsid w:val="008F57E3"/>
    <w:rsid w:val="008F5F4D"/>
    <w:rsid w:val="008F6A68"/>
    <w:rsid w:val="008F723D"/>
    <w:rsid w:val="008F7256"/>
    <w:rsid w:val="008F74DC"/>
    <w:rsid w:val="008F7CF1"/>
    <w:rsid w:val="008F7F74"/>
    <w:rsid w:val="009001AA"/>
    <w:rsid w:val="00900F96"/>
    <w:rsid w:val="0090389F"/>
    <w:rsid w:val="00903F6F"/>
    <w:rsid w:val="00904878"/>
    <w:rsid w:val="009068BF"/>
    <w:rsid w:val="0090696C"/>
    <w:rsid w:val="0090710D"/>
    <w:rsid w:val="0090776E"/>
    <w:rsid w:val="009100C3"/>
    <w:rsid w:val="00910126"/>
    <w:rsid w:val="009122C9"/>
    <w:rsid w:val="00912C78"/>
    <w:rsid w:val="00912CAB"/>
    <w:rsid w:val="009135D9"/>
    <w:rsid w:val="009142E9"/>
    <w:rsid w:val="009158BB"/>
    <w:rsid w:val="009167FC"/>
    <w:rsid w:val="00921D44"/>
    <w:rsid w:val="009223E3"/>
    <w:rsid w:val="00922FD4"/>
    <w:rsid w:val="00923649"/>
    <w:rsid w:val="00923C47"/>
    <w:rsid w:val="0092413A"/>
    <w:rsid w:val="00924E40"/>
    <w:rsid w:val="009250FE"/>
    <w:rsid w:val="00926DF3"/>
    <w:rsid w:val="00927EE9"/>
    <w:rsid w:val="009303F6"/>
    <w:rsid w:val="00930F44"/>
    <w:rsid w:val="00931C39"/>
    <w:rsid w:val="0093349A"/>
    <w:rsid w:val="0093413B"/>
    <w:rsid w:val="00934D8E"/>
    <w:rsid w:val="00935197"/>
    <w:rsid w:val="009356F0"/>
    <w:rsid w:val="00936680"/>
    <w:rsid w:val="0093689F"/>
    <w:rsid w:val="00937BDD"/>
    <w:rsid w:val="00937E68"/>
    <w:rsid w:val="0094177C"/>
    <w:rsid w:val="00943411"/>
    <w:rsid w:val="009439A5"/>
    <w:rsid w:val="00944700"/>
    <w:rsid w:val="00944791"/>
    <w:rsid w:val="00945EDA"/>
    <w:rsid w:val="00946A7B"/>
    <w:rsid w:val="00946DE0"/>
    <w:rsid w:val="00951A0D"/>
    <w:rsid w:val="0095200B"/>
    <w:rsid w:val="009548C1"/>
    <w:rsid w:val="00954A2E"/>
    <w:rsid w:val="009551AB"/>
    <w:rsid w:val="00955312"/>
    <w:rsid w:val="009559CB"/>
    <w:rsid w:val="009659AF"/>
    <w:rsid w:val="00966F11"/>
    <w:rsid w:val="00972D5E"/>
    <w:rsid w:val="00972F46"/>
    <w:rsid w:val="00973581"/>
    <w:rsid w:val="00973675"/>
    <w:rsid w:val="00973FF8"/>
    <w:rsid w:val="009762A2"/>
    <w:rsid w:val="00976E18"/>
    <w:rsid w:val="00981463"/>
    <w:rsid w:val="00982F1C"/>
    <w:rsid w:val="009865F1"/>
    <w:rsid w:val="00990F26"/>
    <w:rsid w:val="00991E6B"/>
    <w:rsid w:val="00993206"/>
    <w:rsid w:val="009952E6"/>
    <w:rsid w:val="00995785"/>
    <w:rsid w:val="009969F0"/>
    <w:rsid w:val="009A0E82"/>
    <w:rsid w:val="009A1118"/>
    <w:rsid w:val="009A1E90"/>
    <w:rsid w:val="009A249A"/>
    <w:rsid w:val="009A30E2"/>
    <w:rsid w:val="009A56D4"/>
    <w:rsid w:val="009A67EC"/>
    <w:rsid w:val="009A6F24"/>
    <w:rsid w:val="009A761F"/>
    <w:rsid w:val="009B1339"/>
    <w:rsid w:val="009B14F4"/>
    <w:rsid w:val="009B2D6E"/>
    <w:rsid w:val="009B32A9"/>
    <w:rsid w:val="009B6275"/>
    <w:rsid w:val="009C0381"/>
    <w:rsid w:val="009C307D"/>
    <w:rsid w:val="009C43EF"/>
    <w:rsid w:val="009C47A1"/>
    <w:rsid w:val="009C4D55"/>
    <w:rsid w:val="009C5843"/>
    <w:rsid w:val="009C5B7B"/>
    <w:rsid w:val="009C5E69"/>
    <w:rsid w:val="009C6B40"/>
    <w:rsid w:val="009C6D96"/>
    <w:rsid w:val="009C7C18"/>
    <w:rsid w:val="009D094C"/>
    <w:rsid w:val="009D197D"/>
    <w:rsid w:val="009D19C0"/>
    <w:rsid w:val="009D35E6"/>
    <w:rsid w:val="009D3D77"/>
    <w:rsid w:val="009D4AC0"/>
    <w:rsid w:val="009D5EB1"/>
    <w:rsid w:val="009D6940"/>
    <w:rsid w:val="009D6F27"/>
    <w:rsid w:val="009E0913"/>
    <w:rsid w:val="009E0BEE"/>
    <w:rsid w:val="009E2195"/>
    <w:rsid w:val="009E39B2"/>
    <w:rsid w:val="009E486E"/>
    <w:rsid w:val="009E5538"/>
    <w:rsid w:val="009E6281"/>
    <w:rsid w:val="009E668F"/>
    <w:rsid w:val="009E696B"/>
    <w:rsid w:val="009E7195"/>
    <w:rsid w:val="009F1A2C"/>
    <w:rsid w:val="009F2EF2"/>
    <w:rsid w:val="009F5B0E"/>
    <w:rsid w:val="009F5CD6"/>
    <w:rsid w:val="009F71AE"/>
    <w:rsid w:val="00A008D3"/>
    <w:rsid w:val="00A00E2E"/>
    <w:rsid w:val="00A07934"/>
    <w:rsid w:val="00A07DC6"/>
    <w:rsid w:val="00A07E5E"/>
    <w:rsid w:val="00A106C9"/>
    <w:rsid w:val="00A10885"/>
    <w:rsid w:val="00A112DB"/>
    <w:rsid w:val="00A11559"/>
    <w:rsid w:val="00A11F18"/>
    <w:rsid w:val="00A1577E"/>
    <w:rsid w:val="00A16617"/>
    <w:rsid w:val="00A2129C"/>
    <w:rsid w:val="00A26286"/>
    <w:rsid w:val="00A26694"/>
    <w:rsid w:val="00A27468"/>
    <w:rsid w:val="00A30701"/>
    <w:rsid w:val="00A321D9"/>
    <w:rsid w:val="00A332A7"/>
    <w:rsid w:val="00A333E1"/>
    <w:rsid w:val="00A361E7"/>
    <w:rsid w:val="00A37B7F"/>
    <w:rsid w:val="00A37BF7"/>
    <w:rsid w:val="00A37BFB"/>
    <w:rsid w:val="00A4392F"/>
    <w:rsid w:val="00A43A67"/>
    <w:rsid w:val="00A43CF0"/>
    <w:rsid w:val="00A45A34"/>
    <w:rsid w:val="00A45A3F"/>
    <w:rsid w:val="00A4615F"/>
    <w:rsid w:val="00A46F76"/>
    <w:rsid w:val="00A47510"/>
    <w:rsid w:val="00A4794A"/>
    <w:rsid w:val="00A50BFC"/>
    <w:rsid w:val="00A550F8"/>
    <w:rsid w:val="00A57718"/>
    <w:rsid w:val="00A6062B"/>
    <w:rsid w:val="00A61027"/>
    <w:rsid w:val="00A62296"/>
    <w:rsid w:val="00A629C5"/>
    <w:rsid w:val="00A6347B"/>
    <w:rsid w:val="00A6655D"/>
    <w:rsid w:val="00A66CC6"/>
    <w:rsid w:val="00A675C1"/>
    <w:rsid w:val="00A70343"/>
    <w:rsid w:val="00A70FAF"/>
    <w:rsid w:val="00A737CB"/>
    <w:rsid w:val="00A7480D"/>
    <w:rsid w:val="00A7528F"/>
    <w:rsid w:val="00A763E9"/>
    <w:rsid w:val="00A765D4"/>
    <w:rsid w:val="00A8217B"/>
    <w:rsid w:val="00A8259C"/>
    <w:rsid w:val="00A82E67"/>
    <w:rsid w:val="00A84F33"/>
    <w:rsid w:val="00A90860"/>
    <w:rsid w:val="00A93006"/>
    <w:rsid w:val="00A93544"/>
    <w:rsid w:val="00A95FA2"/>
    <w:rsid w:val="00A966B4"/>
    <w:rsid w:val="00A97B12"/>
    <w:rsid w:val="00AA290F"/>
    <w:rsid w:val="00AA3DAD"/>
    <w:rsid w:val="00AA5E76"/>
    <w:rsid w:val="00AA60A6"/>
    <w:rsid w:val="00AA69EF"/>
    <w:rsid w:val="00AA6AA1"/>
    <w:rsid w:val="00AB0EE1"/>
    <w:rsid w:val="00AB2682"/>
    <w:rsid w:val="00AB2A36"/>
    <w:rsid w:val="00AB4314"/>
    <w:rsid w:val="00AB4362"/>
    <w:rsid w:val="00AB457F"/>
    <w:rsid w:val="00AB5913"/>
    <w:rsid w:val="00AB6049"/>
    <w:rsid w:val="00AB681F"/>
    <w:rsid w:val="00AB75D4"/>
    <w:rsid w:val="00AB7D52"/>
    <w:rsid w:val="00AC2ADD"/>
    <w:rsid w:val="00AC30EB"/>
    <w:rsid w:val="00AC40D9"/>
    <w:rsid w:val="00AC44CB"/>
    <w:rsid w:val="00AC782B"/>
    <w:rsid w:val="00AC7862"/>
    <w:rsid w:val="00AC7FF2"/>
    <w:rsid w:val="00AD0699"/>
    <w:rsid w:val="00AD1985"/>
    <w:rsid w:val="00AD21C8"/>
    <w:rsid w:val="00AD3C94"/>
    <w:rsid w:val="00AE1C28"/>
    <w:rsid w:val="00AE1F04"/>
    <w:rsid w:val="00AE41DE"/>
    <w:rsid w:val="00AE4F86"/>
    <w:rsid w:val="00AE707A"/>
    <w:rsid w:val="00AF004E"/>
    <w:rsid w:val="00AF085D"/>
    <w:rsid w:val="00AF08AE"/>
    <w:rsid w:val="00AF1A52"/>
    <w:rsid w:val="00AF4AE3"/>
    <w:rsid w:val="00AF5E04"/>
    <w:rsid w:val="00AF5F85"/>
    <w:rsid w:val="00AF7B77"/>
    <w:rsid w:val="00B03873"/>
    <w:rsid w:val="00B0513E"/>
    <w:rsid w:val="00B05713"/>
    <w:rsid w:val="00B065AD"/>
    <w:rsid w:val="00B06DA8"/>
    <w:rsid w:val="00B071F4"/>
    <w:rsid w:val="00B11AAB"/>
    <w:rsid w:val="00B12737"/>
    <w:rsid w:val="00B12857"/>
    <w:rsid w:val="00B1288D"/>
    <w:rsid w:val="00B1408C"/>
    <w:rsid w:val="00B148C2"/>
    <w:rsid w:val="00B14A12"/>
    <w:rsid w:val="00B16674"/>
    <w:rsid w:val="00B207F8"/>
    <w:rsid w:val="00B2118C"/>
    <w:rsid w:val="00B236FA"/>
    <w:rsid w:val="00B24741"/>
    <w:rsid w:val="00B24B60"/>
    <w:rsid w:val="00B24F6E"/>
    <w:rsid w:val="00B25D0E"/>
    <w:rsid w:val="00B269BA"/>
    <w:rsid w:val="00B273C1"/>
    <w:rsid w:val="00B30731"/>
    <w:rsid w:val="00B30A2F"/>
    <w:rsid w:val="00B313C5"/>
    <w:rsid w:val="00B31D35"/>
    <w:rsid w:val="00B32180"/>
    <w:rsid w:val="00B32569"/>
    <w:rsid w:val="00B34105"/>
    <w:rsid w:val="00B34A42"/>
    <w:rsid w:val="00B34E1D"/>
    <w:rsid w:val="00B36D6F"/>
    <w:rsid w:val="00B40235"/>
    <w:rsid w:val="00B4029B"/>
    <w:rsid w:val="00B40737"/>
    <w:rsid w:val="00B40D2E"/>
    <w:rsid w:val="00B40EB5"/>
    <w:rsid w:val="00B4383F"/>
    <w:rsid w:val="00B43885"/>
    <w:rsid w:val="00B471A4"/>
    <w:rsid w:val="00B47CA7"/>
    <w:rsid w:val="00B47F89"/>
    <w:rsid w:val="00B53ECB"/>
    <w:rsid w:val="00B577E9"/>
    <w:rsid w:val="00B60AD0"/>
    <w:rsid w:val="00B617A7"/>
    <w:rsid w:val="00B61937"/>
    <w:rsid w:val="00B62B1F"/>
    <w:rsid w:val="00B62F77"/>
    <w:rsid w:val="00B646E5"/>
    <w:rsid w:val="00B64DCC"/>
    <w:rsid w:val="00B6545A"/>
    <w:rsid w:val="00B6563E"/>
    <w:rsid w:val="00B65C18"/>
    <w:rsid w:val="00B669C7"/>
    <w:rsid w:val="00B67BA2"/>
    <w:rsid w:val="00B70BED"/>
    <w:rsid w:val="00B72230"/>
    <w:rsid w:val="00B726AF"/>
    <w:rsid w:val="00B7352F"/>
    <w:rsid w:val="00B73ED6"/>
    <w:rsid w:val="00B75B6B"/>
    <w:rsid w:val="00B80539"/>
    <w:rsid w:val="00B82074"/>
    <w:rsid w:val="00B82FD9"/>
    <w:rsid w:val="00B84A9B"/>
    <w:rsid w:val="00B8553D"/>
    <w:rsid w:val="00B87527"/>
    <w:rsid w:val="00B903B4"/>
    <w:rsid w:val="00B91065"/>
    <w:rsid w:val="00B91DD5"/>
    <w:rsid w:val="00B93BA3"/>
    <w:rsid w:val="00B94A90"/>
    <w:rsid w:val="00B955CC"/>
    <w:rsid w:val="00B956D9"/>
    <w:rsid w:val="00B95B74"/>
    <w:rsid w:val="00B95E96"/>
    <w:rsid w:val="00B96CEA"/>
    <w:rsid w:val="00B96F02"/>
    <w:rsid w:val="00B96F9E"/>
    <w:rsid w:val="00B978E0"/>
    <w:rsid w:val="00BA2284"/>
    <w:rsid w:val="00BA2DE6"/>
    <w:rsid w:val="00BA47D8"/>
    <w:rsid w:val="00BA49FF"/>
    <w:rsid w:val="00BA500D"/>
    <w:rsid w:val="00BA5BC1"/>
    <w:rsid w:val="00BB2F38"/>
    <w:rsid w:val="00BB4541"/>
    <w:rsid w:val="00BC3E32"/>
    <w:rsid w:val="00BC46DA"/>
    <w:rsid w:val="00BC4FE9"/>
    <w:rsid w:val="00BC5768"/>
    <w:rsid w:val="00BC61B5"/>
    <w:rsid w:val="00BC6736"/>
    <w:rsid w:val="00BC691C"/>
    <w:rsid w:val="00BC73A0"/>
    <w:rsid w:val="00BC77FB"/>
    <w:rsid w:val="00BC7B65"/>
    <w:rsid w:val="00BC7BF0"/>
    <w:rsid w:val="00BD0770"/>
    <w:rsid w:val="00BE0091"/>
    <w:rsid w:val="00BE0116"/>
    <w:rsid w:val="00BE16F8"/>
    <w:rsid w:val="00BE3469"/>
    <w:rsid w:val="00BE4669"/>
    <w:rsid w:val="00BE680C"/>
    <w:rsid w:val="00BE7062"/>
    <w:rsid w:val="00BE725C"/>
    <w:rsid w:val="00BE7407"/>
    <w:rsid w:val="00BE7A34"/>
    <w:rsid w:val="00BF05D9"/>
    <w:rsid w:val="00BF0707"/>
    <w:rsid w:val="00BF336E"/>
    <w:rsid w:val="00BF5221"/>
    <w:rsid w:val="00BF64FF"/>
    <w:rsid w:val="00C015D2"/>
    <w:rsid w:val="00C02CCE"/>
    <w:rsid w:val="00C03338"/>
    <w:rsid w:val="00C0361D"/>
    <w:rsid w:val="00C03B70"/>
    <w:rsid w:val="00C04A89"/>
    <w:rsid w:val="00C056EF"/>
    <w:rsid w:val="00C0602A"/>
    <w:rsid w:val="00C1045C"/>
    <w:rsid w:val="00C11E9C"/>
    <w:rsid w:val="00C125C5"/>
    <w:rsid w:val="00C13270"/>
    <w:rsid w:val="00C143F5"/>
    <w:rsid w:val="00C14BF2"/>
    <w:rsid w:val="00C14F55"/>
    <w:rsid w:val="00C15C5F"/>
    <w:rsid w:val="00C1616D"/>
    <w:rsid w:val="00C1730E"/>
    <w:rsid w:val="00C22C9D"/>
    <w:rsid w:val="00C22E82"/>
    <w:rsid w:val="00C24EEF"/>
    <w:rsid w:val="00C25324"/>
    <w:rsid w:val="00C26976"/>
    <w:rsid w:val="00C26ADD"/>
    <w:rsid w:val="00C3045C"/>
    <w:rsid w:val="00C30DF9"/>
    <w:rsid w:val="00C311AF"/>
    <w:rsid w:val="00C31A44"/>
    <w:rsid w:val="00C31D7A"/>
    <w:rsid w:val="00C3505D"/>
    <w:rsid w:val="00C3715B"/>
    <w:rsid w:val="00C37C79"/>
    <w:rsid w:val="00C4234D"/>
    <w:rsid w:val="00C42788"/>
    <w:rsid w:val="00C43959"/>
    <w:rsid w:val="00C43E26"/>
    <w:rsid w:val="00C47A05"/>
    <w:rsid w:val="00C502D0"/>
    <w:rsid w:val="00C50743"/>
    <w:rsid w:val="00C50C50"/>
    <w:rsid w:val="00C539F0"/>
    <w:rsid w:val="00C5634A"/>
    <w:rsid w:val="00C569BC"/>
    <w:rsid w:val="00C57335"/>
    <w:rsid w:val="00C579E0"/>
    <w:rsid w:val="00C6054D"/>
    <w:rsid w:val="00C616AE"/>
    <w:rsid w:val="00C622BD"/>
    <w:rsid w:val="00C637EB"/>
    <w:rsid w:val="00C63983"/>
    <w:rsid w:val="00C641A5"/>
    <w:rsid w:val="00C65517"/>
    <w:rsid w:val="00C65958"/>
    <w:rsid w:val="00C67CE3"/>
    <w:rsid w:val="00C74D32"/>
    <w:rsid w:val="00C75299"/>
    <w:rsid w:val="00C76E51"/>
    <w:rsid w:val="00C76ED9"/>
    <w:rsid w:val="00C77666"/>
    <w:rsid w:val="00C77B09"/>
    <w:rsid w:val="00C77BE4"/>
    <w:rsid w:val="00C77EEC"/>
    <w:rsid w:val="00C80649"/>
    <w:rsid w:val="00C845AF"/>
    <w:rsid w:val="00C8683A"/>
    <w:rsid w:val="00C872EC"/>
    <w:rsid w:val="00C905E0"/>
    <w:rsid w:val="00C90D8F"/>
    <w:rsid w:val="00C912EC"/>
    <w:rsid w:val="00C91760"/>
    <w:rsid w:val="00C91F76"/>
    <w:rsid w:val="00C9248D"/>
    <w:rsid w:val="00C93085"/>
    <w:rsid w:val="00C932A8"/>
    <w:rsid w:val="00C944C2"/>
    <w:rsid w:val="00C95101"/>
    <w:rsid w:val="00C954B8"/>
    <w:rsid w:val="00C96108"/>
    <w:rsid w:val="00C97138"/>
    <w:rsid w:val="00C972FC"/>
    <w:rsid w:val="00C974B1"/>
    <w:rsid w:val="00CA012B"/>
    <w:rsid w:val="00CA1ADF"/>
    <w:rsid w:val="00CA2917"/>
    <w:rsid w:val="00CA2DAB"/>
    <w:rsid w:val="00CA3D68"/>
    <w:rsid w:val="00CA6D34"/>
    <w:rsid w:val="00CA7C4B"/>
    <w:rsid w:val="00CA7FE2"/>
    <w:rsid w:val="00CB260A"/>
    <w:rsid w:val="00CB2B70"/>
    <w:rsid w:val="00CB2E57"/>
    <w:rsid w:val="00CB3859"/>
    <w:rsid w:val="00CB4007"/>
    <w:rsid w:val="00CB4146"/>
    <w:rsid w:val="00CB42A2"/>
    <w:rsid w:val="00CB4714"/>
    <w:rsid w:val="00CB4C2D"/>
    <w:rsid w:val="00CB56A9"/>
    <w:rsid w:val="00CB5A63"/>
    <w:rsid w:val="00CC0881"/>
    <w:rsid w:val="00CC0B65"/>
    <w:rsid w:val="00CC25E1"/>
    <w:rsid w:val="00CC2F70"/>
    <w:rsid w:val="00CC57B2"/>
    <w:rsid w:val="00CC6867"/>
    <w:rsid w:val="00CC6F70"/>
    <w:rsid w:val="00CC6FBF"/>
    <w:rsid w:val="00CC754D"/>
    <w:rsid w:val="00CD0A42"/>
    <w:rsid w:val="00CD1A20"/>
    <w:rsid w:val="00CD4A40"/>
    <w:rsid w:val="00CD4A43"/>
    <w:rsid w:val="00CD6BCE"/>
    <w:rsid w:val="00CD79F7"/>
    <w:rsid w:val="00CD7AA4"/>
    <w:rsid w:val="00CE053B"/>
    <w:rsid w:val="00CE1098"/>
    <w:rsid w:val="00CE1F30"/>
    <w:rsid w:val="00CE2AFA"/>
    <w:rsid w:val="00CE4A98"/>
    <w:rsid w:val="00CE5E60"/>
    <w:rsid w:val="00CE6CA0"/>
    <w:rsid w:val="00CE704E"/>
    <w:rsid w:val="00CE71D8"/>
    <w:rsid w:val="00CE7852"/>
    <w:rsid w:val="00CF00FB"/>
    <w:rsid w:val="00CF4C50"/>
    <w:rsid w:val="00CF73B6"/>
    <w:rsid w:val="00CF78FA"/>
    <w:rsid w:val="00D00674"/>
    <w:rsid w:val="00D01BC2"/>
    <w:rsid w:val="00D023D3"/>
    <w:rsid w:val="00D026EB"/>
    <w:rsid w:val="00D02E59"/>
    <w:rsid w:val="00D03DBC"/>
    <w:rsid w:val="00D0789A"/>
    <w:rsid w:val="00D10936"/>
    <w:rsid w:val="00D12264"/>
    <w:rsid w:val="00D132FD"/>
    <w:rsid w:val="00D1446D"/>
    <w:rsid w:val="00D14D5D"/>
    <w:rsid w:val="00D1555C"/>
    <w:rsid w:val="00D17F66"/>
    <w:rsid w:val="00D21C5C"/>
    <w:rsid w:val="00D22D54"/>
    <w:rsid w:val="00D23A10"/>
    <w:rsid w:val="00D24945"/>
    <w:rsid w:val="00D25266"/>
    <w:rsid w:val="00D26380"/>
    <w:rsid w:val="00D27C30"/>
    <w:rsid w:val="00D318B4"/>
    <w:rsid w:val="00D3410F"/>
    <w:rsid w:val="00D3510A"/>
    <w:rsid w:val="00D36532"/>
    <w:rsid w:val="00D37C95"/>
    <w:rsid w:val="00D4021C"/>
    <w:rsid w:val="00D4074D"/>
    <w:rsid w:val="00D50415"/>
    <w:rsid w:val="00D509C2"/>
    <w:rsid w:val="00D53065"/>
    <w:rsid w:val="00D54DD9"/>
    <w:rsid w:val="00D553D7"/>
    <w:rsid w:val="00D564D0"/>
    <w:rsid w:val="00D57194"/>
    <w:rsid w:val="00D61896"/>
    <w:rsid w:val="00D6362F"/>
    <w:rsid w:val="00D64494"/>
    <w:rsid w:val="00D64EAF"/>
    <w:rsid w:val="00D64FF5"/>
    <w:rsid w:val="00D65680"/>
    <w:rsid w:val="00D65C2A"/>
    <w:rsid w:val="00D665EC"/>
    <w:rsid w:val="00D678F9"/>
    <w:rsid w:val="00D70DD4"/>
    <w:rsid w:val="00D715E4"/>
    <w:rsid w:val="00D718B2"/>
    <w:rsid w:val="00D71929"/>
    <w:rsid w:val="00D71C4C"/>
    <w:rsid w:val="00D745A3"/>
    <w:rsid w:val="00D75766"/>
    <w:rsid w:val="00D76C86"/>
    <w:rsid w:val="00D774AC"/>
    <w:rsid w:val="00D7786F"/>
    <w:rsid w:val="00D80301"/>
    <w:rsid w:val="00D8073C"/>
    <w:rsid w:val="00D83B74"/>
    <w:rsid w:val="00D85BA1"/>
    <w:rsid w:val="00D86B07"/>
    <w:rsid w:val="00D90880"/>
    <w:rsid w:val="00D95851"/>
    <w:rsid w:val="00D96105"/>
    <w:rsid w:val="00D96B6F"/>
    <w:rsid w:val="00DA0231"/>
    <w:rsid w:val="00DA0F57"/>
    <w:rsid w:val="00DA26A3"/>
    <w:rsid w:val="00DA2F88"/>
    <w:rsid w:val="00DA6516"/>
    <w:rsid w:val="00DA65DE"/>
    <w:rsid w:val="00DA6C9C"/>
    <w:rsid w:val="00DA70C2"/>
    <w:rsid w:val="00DB5AE1"/>
    <w:rsid w:val="00DB63E3"/>
    <w:rsid w:val="00DB6993"/>
    <w:rsid w:val="00DB73C8"/>
    <w:rsid w:val="00DB749C"/>
    <w:rsid w:val="00DB7DFC"/>
    <w:rsid w:val="00DC27F1"/>
    <w:rsid w:val="00DC2C5F"/>
    <w:rsid w:val="00DC2F32"/>
    <w:rsid w:val="00DC52F5"/>
    <w:rsid w:val="00DC76A7"/>
    <w:rsid w:val="00DD1751"/>
    <w:rsid w:val="00DD2B46"/>
    <w:rsid w:val="00DD78D4"/>
    <w:rsid w:val="00DE212F"/>
    <w:rsid w:val="00DE2156"/>
    <w:rsid w:val="00DE6221"/>
    <w:rsid w:val="00DE687B"/>
    <w:rsid w:val="00DE6919"/>
    <w:rsid w:val="00DE6C98"/>
    <w:rsid w:val="00DE6CC4"/>
    <w:rsid w:val="00DE722A"/>
    <w:rsid w:val="00DF127A"/>
    <w:rsid w:val="00DF3094"/>
    <w:rsid w:val="00DF675F"/>
    <w:rsid w:val="00E01F64"/>
    <w:rsid w:val="00E02055"/>
    <w:rsid w:val="00E029F4"/>
    <w:rsid w:val="00E03909"/>
    <w:rsid w:val="00E040E4"/>
    <w:rsid w:val="00E05192"/>
    <w:rsid w:val="00E06F61"/>
    <w:rsid w:val="00E06FE9"/>
    <w:rsid w:val="00E0789E"/>
    <w:rsid w:val="00E078A2"/>
    <w:rsid w:val="00E102D6"/>
    <w:rsid w:val="00E10A77"/>
    <w:rsid w:val="00E10B71"/>
    <w:rsid w:val="00E11015"/>
    <w:rsid w:val="00E11047"/>
    <w:rsid w:val="00E11077"/>
    <w:rsid w:val="00E13A5B"/>
    <w:rsid w:val="00E14D21"/>
    <w:rsid w:val="00E14E93"/>
    <w:rsid w:val="00E162BB"/>
    <w:rsid w:val="00E1705F"/>
    <w:rsid w:val="00E20C89"/>
    <w:rsid w:val="00E239CE"/>
    <w:rsid w:val="00E2485B"/>
    <w:rsid w:val="00E259B8"/>
    <w:rsid w:val="00E302AA"/>
    <w:rsid w:val="00E309AF"/>
    <w:rsid w:val="00E313EB"/>
    <w:rsid w:val="00E3174F"/>
    <w:rsid w:val="00E317B6"/>
    <w:rsid w:val="00E31DDD"/>
    <w:rsid w:val="00E32666"/>
    <w:rsid w:val="00E33B01"/>
    <w:rsid w:val="00E357D5"/>
    <w:rsid w:val="00E3654C"/>
    <w:rsid w:val="00E37D5C"/>
    <w:rsid w:val="00E37DC2"/>
    <w:rsid w:val="00E414E1"/>
    <w:rsid w:val="00E460FC"/>
    <w:rsid w:val="00E464B0"/>
    <w:rsid w:val="00E4779E"/>
    <w:rsid w:val="00E47D55"/>
    <w:rsid w:val="00E5115F"/>
    <w:rsid w:val="00E52320"/>
    <w:rsid w:val="00E52654"/>
    <w:rsid w:val="00E5272D"/>
    <w:rsid w:val="00E52EEC"/>
    <w:rsid w:val="00E54CB1"/>
    <w:rsid w:val="00E5566C"/>
    <w:rsid w:val="00E577BF"/>
    <w:rsid w:val="00E60516"/>
    <w:rsid w:val="00E66518"/>
    <w:rsid w:val="00E709FA"/>
    <w:rsid w:val="00E71961"/>
    <w:rsid w:val="00E72C37"/>
    <w:rsid w:val="00E7305A"/>
    <w:rsid w:val="00E748B6"/>
    <w:rsid w:val="00E77AB9"/>
    <w:rsid w:val="00E8098D"/>
    <w:rsid w:val="00E830D4"/>
    <w:rsid w:val="00E835D5"/>
    <w:rsid w:val="00E84727"/>
    <w:rsid w:val="00E86709"/>
    <w:rsid w:val="00E87CF3"/>
    <w:rsid w:val="00E87D9D"/>
    <w:rsid w:val="00E907F7"/>
    <w:rsid w:val="00E90953"/>
    <w:rsid w:val="00E913CF"/>
    <w:rsid w:val="00E940B3"/>
    <w:rsid w:val="00E97AB7"/>
    <w:rsid w:val="00EA00FB"/>
    <w:rsid w:val="00EA174C"/>
    <w:rsid w:val="00EA548B"/>
    <w:rsid w:val="00EA78D0"/>
    <w:rsid w:val="00EB1CAD"/>
    <w:rsid w:val="00EB2609"/>
    <w:rsid w:val="00EB3C2D"/>
    <w:rsid w:val="00EB4A9E"/>
    <w:rsid w:val="00EB4E9B"/>
    <w:rsid w:val="00EB4FEA"/>
    <w:rsid w:val="00EB5B33"/>
    <w:rsid w:val="00EB5DF1"/>
    <w:rsid w:val="00EB760B"/>
    <w:rsid w:val="00EB7BB8"/>
    <w:rsid w:val="00EC16BA"/>
    <w:rsid w:val="00EC1878"/>
    <w:rsid w:val="00EC2267"/>
    <w:rsid w:val="00EC32CF"/>
    <w:rsid w:val="00EC3525"/>
    <w:rsid w:val="00EC4809"/>
    <w:rsid w:val="00ED1BCC"/>
    <w:rsid w:val="00ED2487"/>
    <w:rsid w:val="00ED2F81"/>
    <w:rsid w:val="00ED3433"/>
    <w:rsid w:val="00ED4381"/>
    <w:rsid w:val="00ED44D5"/>
    <w:rsid w:val="00ED5495"/>
    <w:rsid w:val="00ED5890"/>
    <w:rsid w:val="00ED7A5D"/>
    <w:rsid w:val="00EE183B"/>
    <w:rsid w:val="00EE5338"/>
    <w:rsid w:val="00EE5B8A"/>
    <w:rsid w:val="00EE6475"/>
    <w:rsid w:val="00EF524E"/>
    <w:rsid w:val="00EF5E09"/>
    <w:rsid w:val="00EF6527"/>
    <w:rsid w:val="00EF6E61"/>
    <w:rsid w:val="00EF797A"/>
    <w:rsid w:val="00F01094"/>
    <w:rsid w:val="00F016D5"/>
    <w:rsid w:val="00F017C4"/>
    <w:rsid w:val="00F02833"/>
    <w:rsid w:val="00F04F64"/>
    <w:rsid w:val="00F0566E"/>
    <w:rsid w:val="00F05C58"/>
    <w:rsid w:val="00F066AC"/>
    <w:rsid w:val="00F06E6D"/>
    <w:rsid w:val="00F103AB"/>
    <w:rsid w:val="00F10D44"/>
    <w:rsid w:val="00F11B7F"/>
    <w:rsid w:val="00F1392F"/>
    <w:rsid w:val="00F14E7C"/>
    <w:rsid w:val="00F172FF"/>
    <w:rsid w:val="00F176C3"/>
    <w:rsid w:val="00F20B39"/>
    <w:rsid w:val="00F211FC"/>
    <w:rsid w:val="00F21982"/>
    <w:rsid w:val="00F22283"/>
    <w:rsid w:val="00F225B8"/>
    <w:rsid w:val="00F25228"/>
    <w:rsid w:val="00F26AC0"/>
    <w:rsid w:val="00F271BA"/>
    <w:rsid w:val="00F30348"/>
    <w:rsid w:val="00F30ECC"/>
    <w:rsid w:val="00F32DA4"/>
    <w:rsid w:val="00F35727"/>
    <w:rsid w:val="00F35F93"/>
    <w:rsid w:val="00F37AA9"/>
    <w:rsid w:val="00F4381C"/>
    <w:rsid w:val="00F47949"/>
    <w:rsid w:val="00F510AB"/>
    <w:rsid w:val="00F568A1"/>
    <w:rsid w:val="00F569C4"/>
    <w:rsid w:val="00F5704D"/>
    <w:rsid w:val="00F5798E"/>
    <w:rsid w:val="00F621DF"/>
    <w:rsid w:val="00F627A3"/>
    <w:rsid w:val="00F63EDB"/>
    <w:rsid w:val="00F6517B"/>
    <w:rsid w:val="00F65AD2"/>
    <w:rsid w:val="00F665F5"/>
    <w:rsid w:val="00F7010F"/>
    <w:rsid w:val="00F70474"/>
    <w:rsid w:val="00F72167"/>
    <w:rsid w:val="00F721CC"/>
    <w:rsid w:val="00F72F99"/>
    <w:rsid w:val="00F73AAB"/>
    <w:rsid w:val="00F74F4D"/>
    <w:rsid w:val="00F76FD9"/>
    <w:rsid w:val="00F81FD1"/>
    <w:rsid w:val="00F8207A"/>
    <w:rsid w:val="00F845E9"/>
    <w:rsid w:val="00F8488C"/>
    <w:rsid w:val="00F85D1B"/>
    <w:rsid w:val="00F8636A"/>
    <w:rsid w:val="00F8640E"/>
    <w:rsid w:val="00F865BB"/>
    <w:rsid w:val="00F87008"/>
    <w:rsid w:val="00F87C85"/>
    <w:rsid w:val="00F925B5"/>
    <w:rsid w:val="00F93200"/>
    <w:rsid w:val="00F93B3F"/>
    <w:rsid w:val="00F967EB"/>
    <w:rsid w:val="00F972EA"/>
    <w:rsid w:val="00FA0B06"/>
    <w:rsid w:val="00FA2ABA"/>
    <w:rsid w:val="00FA2D0C"/>
    <w:rsid w:val="00FA2F5D"/>
    <w:rsid w:val="00FA373A"/>
    <w:rsid w:val="00FA3A33"/>
    <w:rsid w:val="00FA5298"/>
    <w:rsid w:val="00FB05E1"/>
    <w:rsid w:val="00FB07BB"/>
    <w:rsid w:val="00FB109F"/>
    <w:rsid w:val="00FB2C06"/>
    <w:rsid w:val="00FB347F"/>
    <w:rsid w:val="00FB3AB2"/>
    <w:rsid w:val="00FB4896"/>
    <w:rsid w:val="00FB5584"/>
    <w:rsid w:val="00FB6180"/>
    <w:rsid w:val="00FC11E8"/>
    <w:rsid w:val="00FC4D81"/>
    <w:rsid w:val="00FC6CD9"/>
    <w:rsid w:val="00FC7073"/>
    <w:rsid w:val="00FC7A74"/>
    <w:rsid w:val="00FC7B83"/>
    <w:rsid w:val="00FD04C5"/>
    <w:rsid w:val="00FD1461"/>
    <w:rsid w:val="00FD158F"/>
    <w:rsid w:val="00FD1660"/>
    <w:rsid w:val="00FD24E8"/>
    <w:rsid w:val="00FD25FE"/>
    <w:rsid w:val="00FD2ADB"/>
    <w:rsid w:val="00FD2D3A"/>
    <w:rsid w:val="00FD34EF"/>
    <w:rsid w:val="00FD39EE"/>
    <w:rsid w:val="00FD4FA2"/>
    <w:rsid w:val="00FD5424"/>
    <w:rsid w:val="00FD59D7"/>
    <w:rsid w:val="00FD5EC1"/>
    <w:rsid w:val="00FD773C"/>
    <w:rsid w:val="00FD79B4"/>
    <w:rsid w:val="00FE0F78"/>
    <w:rsid w:val="00FE1212"/>
    <w:rsid w:val="00FE29DE"/>
    <w:rsid w:val="00FE2EF7"/>
    <w:rsid w:val="00FE35D1"/>
    <w:rsid w:val="00FE3DD3"/>
    <w:rsid w:val="00FE564E"/>
    <w:rsid w:val="00FE7D59"/>
    <w:rsid w:val="00FF0586"/>
    <w:rsid w:val="00FF276A"/>
    <w:rsid w:val="00FF381B"/>
    <w:rsid w:val="00FF3E38"/>
    <w:rsid w:val="00FF4F77"/>
    <w:rsid w:val="00FF5549"/>
    <w:rsid w:val="00FF7D1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2426DC"/>
  <w15:chartTrackingRefBased/>
  <w15:docId w15:val="{B682FE62-667F-4BB3-8313-D89B24A39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754D"/>
    <w:pPr>
      <w:ind w:left="720"/>
      <w:contextualSpacing/>
    </w:pPr>
  </w:style>
  <w:style w:type="paragraph" w:styleId="Header">
    <w:name w:val="header"/>
    <w:basedOn w:val="Normal"/>
    <w:link w:val="HeaderChar"/>
    <w:uiPriority w:val="99"/>
    <w:unhideWhenUsed/>
    <w:rsid w:val="005A5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9D"/>
  </w:style>
  <w:style w:type="paragraph" w:styleId="Footer">
    <w:name w:val="footer"/>
    <w:basedOn w:val="Normal"/>
    <w:link w:val="FooterChar"/>
    <w:uiPriority w:val="99"/>
    <w:unhideWhenUsed/>
    <w:rsid w:val="005A5F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9D"/>
  </w:style>
  <w:style w:type="character" w:styleId="Hyperlink">
    <w:name w:val="Hyperlink"/>
    <w:basedOn w:val="DefaultParagraphFont"/>
    <w:uiPriority w:val="99"/>
    <w:unhideWhenUsed/>
    <w:rsid w:val="00673CB3"/>
    <w:rPr>
      <w:color w:val="0563C1" w:themeColor="hyperlink"/>
      <w:u w:val="single"/>
    </w:rPr>
  </w:style>
  <w:style w:type="character" w:styleId="UnresolvedMention">
    <w:name w:val="Unresolved Mention"/>
    <w:basedOn w:val="DefaultParagraphFont"/>
    <w:uiPriority w:val="99"/>
    <w:semiHidden/>
    <w:unhideWhenUsed/>
    <w:rsid w:val="00673CB3"/>
    <w:rPr>
      <w:color w:val="605E5C"/>
      <w:shd w:val="clear" w:color="auto" w:fill="E1DFDD"/>
    </w:rPr>
  </w:style>
  <w:style w:type="table" w:styleId="TableGrid">
    <w:name w:val="Table Grid"/>
    <w:basedOn w:val="TableNormal"/>
    <w:uiPriority w:val="39"/>
    <w:rsid w:val="00083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477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7A0"/>
    <w:rPr>
      <w:sz w:val="20"/>
      <w:szCs w:val="20"/>
    </w:rPr>
  </w:style>
  <w:style w:type="character" w:styleId="FootnoteReference">
    <w:name w:val="footnote reference"/>
    <w:basedOn w:val="DefaultParagraphFont"/>
    <w:uiPriority w:val="99"/>
    <w:semiHidden/>
    <w:unhideWhenUsed/>
    <w:rsid w:val="002477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2419">
      <w:bodyDiv w:val="1"/>
      <w:marLeft w:val="0"/>
      <w:marRight w:val="0"/>
      <w:marTop w:val="0"/>
      <w:marBottom w:val="0"/>
      <w:divBdr>
        <w:top w:val="none" w:sz="0" w:space="0" w:color="auto"/>
        <w:left w:val="none" w:sz="0" w:space="0" w:color="auto"/>
        <w:bottom w:val="none" w:sz="0" w:space="0" w:color="auto"/>
        <w:right w:val="none" w:sz="0" w:space="0" w:color="auto"/>
      </w:divBdr>
      <w:divsChild>
        <w:div w:id="988828147">
          <w:marLeft w:val="0"/>
          <w:marRight w:val="0"/>
          <w:marTop w:val="0"/>
          <w:marBottom w:val="0"/>
          <w:divBdr>
            <w:top w:val="none" w:sz="0" w:space="0" w:color="auto"/>
            <w:left w:val="none" w:sz="0" w:space="0" w:color="auto"/>
            <w:bottom w:val="none" w:sz="0" w:space="0" w:color="auto"/>
            <w:right w:val="none" w:sz="0" w:space="0" w:color="auto"/>
          </w:divBdr>
        </w:div>
      </w:divsChild>
    </w:div>
    <w:div w:id="936405105">
      <w:bodyDiv w:val="1"/>
      <w:marLeft w:val="0"/>
      <w:marRight w:val="0"/>
      <w:marTop w:val="0"/>
      <w:marBottom w:val="0"/>
      <w:divBdr>
        <w:top w:val="none" w:sz="0" w:space="0" w:color="auto"/>
        <w:left w:val="none" w:sz="0" w:space="0" w:color="auto"/>
        <w:bottom w:val="none" w:sz="0" w:space="0" w:color="auto"/>
        <w:right w:val="none" w:sz="0" w:space="0" w:color="auto"/>
      </w:divBdr>
      <w:divsChild>
        <w:div w:id="1388382807">
          <w:marLeft w:val="0"/>
          <w:marRight w:val="0"/>
          <w:marTop w:val="0"/>
          <w:marBottom w:val="0"/>
          <w:divBdr>
            <w:top w:val="none" w:sz="0" w:space="0" w:color="auto"/>
            <w:left w:val="none" w:sz="0" w:space="0" w:color="auto"/>
            <w:bottom w:val="none" w:sz="0" w:space="0" w:color="auto"/>
            <w:right w:val="none" w:sz="0" w:space="0" w:color="auto"/>
          </w:divBdr>
        </w:div>
      </w:divsChild>
    </w:div>
    <w:div w:id="950405387">
      <w:bodyDiv w:val="1"/>
      <w:marLeft w:val="0"/>
      <w:marRight w:val="0"/>
      <w:marTop w:val="0"/>
      <w:marBottom w:val="0"/>
      <w:divBdr>
        <w:top w:val="none" w:sz="0" w:space="0" w:color="auto"/>
        <w:left w:val="none" w:sz="0" w:space="0" w:color="auto"/>
        <w:bottom w:val="none" w:sz="0" w:space="0" w:color="auto"/>
        <w:right w:val="none" w:sz="0" w:space="0" w:color="auto"/>
      </w:divBdr>
      <w:divsChild>
        <w:div w:id="1763455798">
          <w:marLeft w:val="0"/>
          <w:marRight w:val="0"/>
          <w:marTop w:val="0"/>
          <w:marBottom w:val="0"/>
          <w:divBdr>
            <w:top w:val="none" w:sz="0" w:space="0" w:color="auto"/>
            <w:left w:val="none" w:sz="0" w:space="0" w:color="auto"/>
            <w:bottom w:val="none" w:sz="0" w:space="0" w:color="auto"/>
            <w:right w:val="none" w:sz="0" w:space="0" w:color="auto"/>
          </w:divBdr>
        </w:div>
      </w:divsChild>
    </w:div>
    <w:div w:id="1361516821">
      <w:bodyDiv w:val="1"/>
      <w:marLeft w:val="0"/>
      <w:marRight w:val="0"/>
      <w:marTop w:val="0"/>
      <w:marBottom w:val="0"/>
      <w:divBdr>
        <w:top w:val="none" w:sz="0" w:space="0" w:color="auto"/>
        <w:left w:val="none" w:sz="0" w:space="0" w:color="auto"/>
        <w:bottom w:val="none" w:sz="0" w:space="0" w:color="auto"/>
        <w:right w:val="none" w:sz="0" w:space="0" w:color="auto"/>
      </w:divBdr>
      <w:divsChild>
        <w:div w:id="1361592573">
          <w:marLeft w:val="0"/>
          <w:marRight w:val="0"/>
          <w:marTop w:val="0"/>
          <w:marBottom w:val="0"/>
          <w:divBdr>
            <w:top w:val="none" w:sz="0" w:space="0" w:color="auto"/>
            <w:left w:val="none" w:sz="0" w:space="0" w:color="auto"/>
            <w:bottom w:val="none" w:sz="0" w:space="0" w:color="auto"/>
            <w:right w:val="none" w:sz="0" w:space="0" w:color="auto"/>
          </w:divBdr>
        </w:div>
      </w:divsChild>
    </w:div>
    <w:div w:id="1443261360">
      <w:bodyDiv w:val="1"/>
      <w:marLeft w:val="0"/>
      <w:marRight w:val="0"/>
      <w:marTop w:val="0"/>
      <w:marBottom w:val="0"/>
      <w:divBdr>
        <w:top w:val="none" w:sz="0" w:space="0" w:color="auto"/>
        <w:left w:val="none" w:sz="0" w:space="0" w:color="auto"/>
        <w:bottom w:val="none" w:sz="0" w:space="0" w:color="auto"/>
        <w:right w:val="none" w:sz="0" w:space="0" w:color="auto"/>
      </w:divBdr>
    </w:div>
    <w:div w:id="1497067090">
      <w:bodyDiv w:val="1"/>
      <w:marLeft w:val="0"/>
      <w:marRight w:val="0"/>
      <w:marTop w:val="0"/>
      <w:marBottom w:val="0"/>
      <w:divBdr>
        <w:top w:val="none" w:sz="0" w:space="0" w:color="auto"/>
        <w:left w:val="none" w:sz="0" w:space="0" w:color="auto"/>
        <w:bottom w:val="none" w:sz="0" w:space="0" w:color="auto"/>
        <w:right w:val="none" w:sz="0" w:space="0" w:color="auto"/>
      </w:divBdr>
    </w:div>
    <w:div w:id="1517302789">
      <w:bodyDiv w:val="1"/>
      <w:marLeft w:val="0"/>
      <w:marRight w:val="0"/>
      <w:marTop w:val="0"/>
      <w:marBottom w:val="0"/>
      <w:divBdr>
        <w:top w:val="none" w:sz="0" w:space="0" w:color="auto"/>
        <w:left w:val="none" w:sz="0" w:space="0" w:color="auto"/>
        <w:bottom w:val="none" w:sz="0" w:space="0" w:color="auto"/>
        <w:right w:val="none" w:sz="0" w:space="0" w:color="auto"/>
      </w:divBdr>
    </w:div>
    <w:div w:id="1595557027">
      <w:bodyDiv w:val="1"/>
      <w:marLeft w:val="0"/>
      <w:marRight w:val="0"/>
      <w:marTop w:val="0"/>
      <w:marBottom w:val="0"/>
      <w:divBdr>
        <w:top w:val="none" w:sz="0" w:space="0" w:color="auto"/>
        <w:left w:val="none" w:sz="0" w:space="0" w:color="auto"/>
        <w:bottom w:val="none" w:sz="0" w:space="0" w:color="auto"/>
        <w:right w:val="none" w:sz="0" w:space="0" w:color="auto"/>
      </w:divBdr>
      <w:divsChild>
        <w:div w:id="659967788">
          <w:marLeft w:val="0"/>
          <w:marRight w:val="0"/>
          <w:marTop w:val="0"/>
          <w:marBottom w:val="0"/>
          <w:divBdr>
            <w:top w:val="none" w:sz="0" w:space="0" w:color="auto"/>
            <w:left w:val="none" w:sz="0" w:space="0" w:color="auto"/>
            <w:bottom w:val="none" w:sz="0" w:space="0" w:color="auto"/>
            <w:right w:val="none" w:sz="0" w:space="0" w:color="auto"/>
          </w:divBdr>
        </w:div>
      </w:divsChild>
    </w:div>
    <w:div w:id="2026973677">
      <w:bodyDiv w:val="1"/>
      <w:marLeft w:val="0"/>
      <w:marRight w:val="0"/>
      <w:marTop w:val="0"/>
      <w:marBottom w:val="0"/>
      <w:divBdr>
        <w:top w:val="none" w:sz="0" w:space="0" w:color="auto"/>
        <w:left w:val="none" w:sz="0" w:space="0" w:color="auto"/>
        <w:bottom w:val="none" w:sz="0" w:space="0" w:color="auto"/>
        <w:right w:val="none" w:sz="0" w:space="0" w:color="auto"/>
      </w:divBdr>
      <w:divsChild>
        <w:div w:id="13376864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cbsnews.com/news/how-gender-disparities-are-affecting-men/?linkId=247871530&amp;utm_source=substack&amp;utm_medium=email" TargetMode="External"/><Relationship Id="rId2" Type="http://schemas.openxmlformats.org/officeDocument/2006/relationships/hyperlink" Target="https://ifstudies.org/ifs-admin/resources/final2-ifs-single-americansbrief2020.pdf" TargetMode="External"/><Relationship Id="rId1" Type="http://schemas.openxmlformats.org/officeDocument/2006/relationships/hyperlink" Target="https://www.cdc.gov/nchs/fastats/contraceptiv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110CC-A82D-4FEA-9730-6EACE9244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4207</Words>
  <Characters>2398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Jamieson</dc:creator>
  <cp:keywords/>
  <dc:description/>
  <cp:lastModifiedBy>Bobby Jamieson</cp:lastModifiedBy>
  <cp:revision>78</cp:revision>
  <cp:lastPrinted>2023-10-21T20:13:00Z</cp:lastPrinted>
  <dcterms:created xsi:type="dcterms:W3CDTF">2023-11-17T20:44:00Z</dcterms:created>
  <dcterms:modified xsi:type="dcterms:W3CDTF">2024-02-23T19:59:00Z</dcterms:modified>
</cp:coreProperties>
</file>